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280824" w14:textId="77777777" w:rsidR="00861065" w:rsidRDefault="00861065" w:rsidP="00861065">
      <w:pPr>
        <w:spacing w:line="360" w:lineRule="auto"/>
        <w:rPr>
          <w:rFonts w:ascii="Arial" w:hAnsi="Arial" w:cs="Arial"/>
        </w:rPr>
      </w:pPr>
      <w:r>
        <w:rPr>
          <w:rFonts w:ascii="Arial" w:hAnsi="Arial" w:cs="Arial"/>
          <w:sz w:val="36"/>
          <w:szCs w:val="36"/>
        </w:rPr>
        <w:t>Creating Images w/ Simulated Diffraction-Limited Objects.</w:t>
      </w:r>
    </w:p>
    <w:p w14:paraId="7CCD299C" w14:textId="77777777" w:rsidR="00861065" w:rsidRDefault="0015572D" w:rsidP="00861065">
      <w:pPr>
        <w:spacing w:line="360" w:lineRule="auto"/>
        <w:rPr>
          <w:rFonts w:ascii="Arial" w:hAnsi="Arial" w:cs="Arial"/>
        </w:rPr>
      </w:pPr>
      <w:r>
        <w:rPr>
          <w:rFonts w:ascii="Arial" w:hAnsi="Arial" w:cs="Arial"/>
        </w:rPr>
        <w:t>Last u</w:t>
      </w:r>
      <w:r w:rsidR="00861065">
        <w:rPr>
          <w:rFonts w:ascii="Arial" w:hAnsi="Arial" w:cs="Arial"/>
        </w:rPr>
        <w:t>pdated 4 March 2020.</w:t>
      </w:r>
    </w:p>
    <w:p w14:paraId="65C25263" w14:textId="77777777" w:rsidR="00861065" w:rsidRDefault="00861065" w:rsidP="00861065">
      <w:pPr>
        <w:spacing w:line="360" w:lineRule="auto"/>
        <w:rPr>
          <w:rFonts w:ascii="Arial" w:hAnsi="Arial" w:cs="Arial"/>
        </w:rPr>
      </w:pPr>
    </w:p>
    <w:p w14:paraId="6ADF7E99" w14:textId="77777777" w:rsidR="00861065" w:rsidRDefault="00861065" w:rsidP="00861065">
      <w:pPr>
        <w:spacing w:line="360" w:lineRule="auto"/>
        <w:rPr>
          <w:rFonts w:ascii="Arial" w:hAnsi="Arial" w:cs="Arial"/>
        </w:rPr>
      </w:pPr>
    </w:p>
    <w:p w14:paraId="1B089D3C" w14:textId="77777777" w:rsidR="0015572D" w:rsidRDefault="0015572D" w:rsidP="00861065">
      <w:pPr>
        <w:spacing w:line="360" w:lineRule="auto"/>
        <w:rPr>
          <w:rFonts w:ascii="Arial" w:hAnsi="Arial" w:cs="Arial"/>
        </w:rPr>
      </w:pPr>
    </w:p>
    <w:p w14:paraId="3484BEC5" w14:textId="77777777" w:rsidR="0015572D" w:rsidRDefault="0015572D" w:rsidP="00861065">
      <w:pPr>
        <w:spacing w:line="360" w:lineRule="auto"/>
        <w:rPr>
          <w:rFonts w:ascii="Arial" w:hAnsi="Arial" w:cs="Arial"/>
        </w:rPr>
      </w:pPr>
    </w:p>
    <w:p w14:paraId="63975957" w14:textId="77777777" w:rsidR="0015572D" w:rsidRDefault="0015572D" w:rsidP="00861065">
      <w:pPr>
        <w:spacing w:line="360" w:lineRule="auto"/>
        <w:rPr>
          <w:rFonts w:ascii="Arial" w:hAnsi="Arial" w:cs="Arial"/>
        </w:rPr>
      </w:pPr>
    </w:p>
    <w:p w14:paraId="404B4D46" w14:textId="77777777" w:rsidR="0015572D" w:rsidRDefault="0015572D" w:rsidP="00861065">
      <w:pPr>
        <w:spacing w:line="360" w:lineRule="auto"/>
        <w:rPr>
          <w:rFonts w:ascii="Arial" w:hAnsi="Arial" w:cs="Arial"/>
        </w:rPr>
      </w:pPr>
    </w:p>
    <w:p w14:paraId="23E05B23" w14:textId="77777777" w:rsidR="0015572D" w:rsidRDefault="0015572D" w:rsidP="00861065">
      <w:pPr>
        <w:spacing w:line="360" w:lineRule="auto"/>
        <w:rPr>
          <w:rFonts w:ascii="Arial" w:hAnsi="Arial" w:cs="Arial"/>
        </w:rPr>
      </w:pPr>
    </w:p>
    <w:p w14:paraId="711505FC" w14:textId="77777777" w:rsidR="0015572D" w:rsidRDefault="0015572D" w:rsidP="00861065">
      <w:pPr>
        <w:spacing w:line="360" w:lineRule="auto"/>
        <w:rPr>
          <w:rFonts w:ascii="Arial" w:hAnsi="Arial" w:cs="Arial"/>
        </w:rPr>
      </w:pPr>
    </w:p>
    <w:p w14:paraId="4E937E32" w14:textId="77777777" w:rsidR="0015572D" w:rsidRDefault="0015572D" w:rsidP="00861065">
      <w:pPr>
        <w:spacing w:line="360" w:lineRule="auto"/>
        <w:rPr>
          <w:rFonts w:ascii="Arial" w:hAnsi="Arial" w:cs="Arial"/>
        </w:rPr>
      </w:pPr>
    </w:p>
    <w:p w14:paraId="0B5D2281" w14:textId="77777777" w:rsidR="0015572D" w:rsidRDefault="0015572D" w:rsidP="00861065">
      <w:pPr>
        <w:spacing w:line="360" w:lineRule="auto"/>
        <w:rPr>
          <w:rFonts w:ascii="Arial" w:hAnsi="Arial" w:cs="Arial"/>
        </w:rPr>
      </w:pPr>
    </w:p>
    <w:p w14:paraId="0F015647" w14:textId="77777777" w:rsidR="0015572D" w:rsidRDefault="0015572D" w:rsidP="00861065">
      <w:pPr>
        <w:spacing w:line="360" w:lineRule="auto"/>
        <w:rPr>
          <w:rFonts w:ascii="Arial" w:hAnsi="Arial" w:cs="Arial"/>
        </w:rPr>
      </w:pPr>
    </w:p>
    <w:p w14:paraId="4157AA19" w14:textId="77777777" w:rsidR="0015572D" w:rsidRDefault="0015572D" w:rsidP="00861065">
      <w:pPr>
        <w:spacing w:line="360" w:lineRule="auto"/>
        <w:rPr>
          <w:rFonts w:ascii="Arial" w:hAnsi="Arial" w:cs="Arial"/>
        </w:rPr>
      </w:pPr>
    </w:p>
    <w:p w14:paraId="5B2565C9" w14:textId="77777777" w:rsidR="0015572D" w:rsidRDefault="0015572D" w:rsidP="00861065">
      <w:pPr>
        <w:spacing w:line="360" w:lineRule="auto"/>
        <w:rPr>
          <w:rFonts w:ascii="Arial" w:hAnsi="Arial" w:cs="Arial"/>
        </w:rPr>
      </w:pPr>
    </w:p>
    <w:p w14:paraId="44BEAEA7" w14:textId="77777777" w:rsidR="0015572D" w:rsidRDefault="0015572D" w:rsidP="00861065">
      <w:pPr>
        <w:spacing w:line="360" w:lineRule="auto"/>
        <w:rPr>
          <w:rFonts w:ascii="Arial" w:hAnsi="Arial" w:cs="Arial"/>
        </w:rPr>
      </w:pPr>
    </w:p>
    <w:p w14:paraId="623F2651" w14:textId="77777777" w:rsidR="0015572D" w:rsidRDefault="0015572D" w:rsidP="00861065">
      <w:pPr>
        <w:spacing w:line="360" w:lineRule="auto"/>
        <w:rPr>
          <w:rFonts w:ascii="Arial" w:hAnsi="Arial" w:cs="Arial"/>
        </w:rPr>
      </w:pPr>
    </w:p>
    <w:p w14:paraId="2BADCF9D" w14:textId="77777777" w:rsidR="0015572D" w:rsidRDefault="0015572D" w:rsidP="00861065">
      <w:pPr>
        <w:spacing w:line="360" w:lineRule="auto"/>
        <w:rPr>
          <w:rFonts w:ascii="Arial" w:hAnsi="Arial" w:cs="Arial"/>
        </w:rPr>
      </w:pPr>
    </w:p>
    <w:p w14:paraId="460279E0" w14:textId="77777777" w:rsidR="0015572D" w:rsidRDefault="0015572D" w:rsidP="00861065">
      <w:pPr>
        <w:spacing w:line="360" w:lineRule="auto"/>
        <w:rPr>
          <w:rFonts w:ascii="Arial" w:hAnsi="Arial" w:cs="Arial"/>
        </w:rPr>
      </w:pPr>
    </w:p>
    <w:p w14:paraId="680A56EC" w14:textId="77777777" w:rsidR="0015572D" w:rsidRDefault="0015572D" w:rsidP="00861065">
      <w:pPr>
        <w:spacing w:line="360" w:lineRule="auto"/>
        <w:rPr>
          <w:rFonts w:ascii="Arial" w:hAnsi="Arial" w:cs="Arial"/>
        </w:rPr>
      </w:pPr>
    </w:p>
    <w:p w14:paraId="6FB57FB0" w14:textId="77777777" w:rsidR="0015572D" w:rsidRDefault="0015572D" w:rsidP="00861065">
      <w:pPr>
        <w:spacing w:line="360" w:lineRule="auto"/>
        <w:rPr>
          <w:rFonts w:ascii="Arial" w:hAnsi="Arial" w:cs="Arial"/>
        </w:rPr>
      </w:pPr>
    </w:p>
    <w:p w14:paraId="20F0689E" w14:textId="77777777" w:rsidR="0015572D" w:rsidRDefault="0015572D" w:rsidP="00861065">
      <w:pPr>
        <w:spacing w:line="360" w:lineRule="auto"/>
        <w:rPr>
          <w:rFonts w:ascii="Arial" w:hAnsi="Arial" w:cs="Arial"/>
        </w:rPr>
      </w:pPr>
    </w:p>
    <w:p w14:paraId="41EA3B9B" w14:textId="77777777" w:rsidR="0015572D" w:rsidRDefault="0015572D" w:rsidP="00861065">
      <w:pPr>
        <w:spacing w:line="360" w:lineRule="auto"/>
        <w:rPr>
          <w:rFonts w:ascii="Arial" w:hAnsi="Arial" w:cs="Arial"/>
        </w:rPr>
      </w:pPr>
    </w:p>
    <w:p w14:paraId="51FD8AB7" w14:textId="77777777" w:rsidR="0015572D" w:rsidRDefault="0015572D" w:rsidP="00861065">
      <w:pPr>
        <w:spacing w:line="360" w:lineRule="auto"/>
        <w:rPr>
          <w:rFonts w:ascii="Arial" w:hAnsi="Arial" w:cs="Arial"/>
        </w:rPr>
      </w:pPr>
    </w:p>
    <w:p w14:paraId="06BF6D6B" w14:textId="77777777" w:rsidR="0015572D" w:rsidRDefault="0015572D" w:rsidP="00861065">
      <w:pPr>
        <w:spacing w:line="360" w:lineRule="auto"/>
        <w:rPr>
          <w:rFonts w:ascii="Arial" w:hAnsi="Arial" w:cs="Arial"/>
        </w:rPr>
      </w:pPr>
    </w:p>
    <w:p w14:paraId="78D55AAA" w14:textId="77777777" w:rsidR="0015572D" w:rsidRDefault="0015572D" w:rsidP="00861065">
      <w:pPr>
        <w:spacing w:line="360" w:lineRule="auto"/>
        <w:rPr>
          <w:rFonts w:ascii="Arial" w:hAnsi="Arial" w:cs="Arial"/>
        </w:rPr>
      </w:pPr>
    </w:p>
    <w:p w14:paraId="2C041FD3" w14:textId="77777777" w:rsidR="0015572D" w:rsidRDefault="0015572D" w:rsidP="00861065">
      <w:pPr>
        <w:spacing w:line="360" w:lineRule="auto"/>
        <w:rPr>
          <w:rFonts w:ascii="Arial" w:hAnsi="Arial" w:cs="Arial"/>
        </w:rPr>
      </w:pPr>
    </w:p>
    <w:p w14:paraId="3545A311" w14:textId="77777777" w:rsidR="0015572D" w:rsidRDefault="0015572D" w:rsidP="00861065">
      <w:pPr>
        <w:spacing w:line="360" w:lineRule="auto"/>
        <w:rPr>
          <w:rFonts w:ascii="Arial" w:hAnsi="Arial" w:cs="Arial"/>
        </w:rPr>
      </w:pPr>
    </w:p>
    <w:p w14:paraId="4B8D8C9B" w14:textId="77777777" w:rsidR="0015572D" w:rsidRDefault="0015572D" w:rsidP="00861065">
      <w:pPr>
        <w:spacing w:line="360" w:lineRule="auto"/>
        <w:rPr>
          <w:rFonts w:ascii="Arial" w:hAnsi="Arial" w:cs="Arial"/>
        </w:rPr>
      </w:pPr>
    </w:p>
    <w:p w14:paraId="1057F073" w14:textId="77777777" w:rsidR="0015572D" w:rsidRDefault="0015572D" w:rsidP="00861065">
      <w:pPr>
        <w:spacing w:line="360" w:lineRule="auto"/>
        <w:rPr>
          <w:rFonts w:ascii="Arial" w:hAnsi="Arial" w:cs="Arial"/>
        </w:rPr>
      </w:pPr>
    </w:p>
    <w:p w14:paraId="18B032F6" w14:textId="77777777" w:rsidR="0015572D" w:rsidRDefault="0015572D" w:rsidP="00861065">
      <w:pPr>
        <w:spacing w:line="360" w:lineRule="auto"/>
        <w:rPr>
          <w:rFonts w:ascii="Arial" w:hAnsi="Arial" w:cs="Arial"/>
        </w:rPr>
      </w:pPr>
    </w:p>
    <w:p w14:paraId="3A9FD046" w14:textId="77777777" w:rsidR="0015572D" w:rsidRDefault="0015572D" w:rsidP="00861065">
      <w:pPr>
        <w:spacing w:line="360" w:lineRule="auto"/>
        <w:rPr>
          <w:rFonts w:ascii="Arial" w:hAnsi="Arial" w:cs="Arial"/>
        </w:rPr>
      </w:pPr>
      <w:r>
        <w:rPr>
          <w:rFonts w:ascii="Arial" w:hAnsi="Arial" w:cs="Arial"/>
        </w:rPr>
        <w:lastRenderedPageBreak/>
        <w:t>Contents</w:t>
      </w:r>
    </w:p>
    <w:p w14:paraId="2005DD28" w14:textId="77777777" w:rsidR="0015572D" w:rsidRDefault="0015572D" w:rsidP="00861065">
      <w:pPr>
        <w:spacing w:line="360" w:lineRule="auto"/>
        <w:rPr>
          <w:rFonts w:ascii="Arial" w:hAnsi="Arial" w:cs="Arial"/>
        </w:rPr>
      </w:pPr>
    </w:p>
    <w:p w14:paraId="1C020533" w14:textId="77777777" w:rsidR="0015572D" w:rsidRDefault="0015572D" w:rsidP="0015572D">
      <w:pPr>
        <w:pStyle w:val="ListParagraph"/>
        <w:numPr>
          <w:ilvl w:val="0"/>
          <w:numId w:val="1"/>
        </w:numPr>
        <w:spacing w:line="360" w:lineRule="auto"/>
        <w:rPr>
          <w:rFonts w:ascii="Arial" w:hAnsi="Arial" w:cs="Arial"/>
        </w:rPr>
      </w:pPr>
      <w:r>
        <w:rPr>
          <w:rFonts w:ascii="Arial" w:hAnsi="Arial" w:cs="Arial"/>
        </w:rPr>
        <w:t>Downloading “PSF Generator”</w:t>
      </w:r>
      <w:r w:rsidR="0096360A">
        <w:rPr>
          <w:rFonts w:ascii="Arial" w:hAnsi="Arial" w:cs="Arial"/>
        </w:rPr>
        <w:t xml:space="preserve"> &amp; “simulate_psf_image”</w:t>
      </w:r>
    </w:p>
    <w:p w14:paraId="148E3BD0" w14:textId="77777777" w:rsidR="0015572D" w:rsidRPr="002F6914" w:rsidRDefault="0015572D" w:rsidP="002F6914">
      <w:pPr>
        <w:pStyle w:val="ListParagraph"/>
        <w:numPr>
          <w:ilvl w:val="0"/>
          <w:numId w:val="1"/>
        </w:numPr>
        <w:spacing w:line="360" w:lineRule="auto"/>
        <w:rPr>
          <w:rFonts w:ascii="Arial" w:hAnsi="Arial" w:cs="Arial"/>
        </w:rPr>
      </w:pPr>
      <w:r>
        <w:rPr>
          <w:rFonts w:ascii="Arial" w:hAnsi="Arial" w:cs="Arial"/>
        </w:rPr>
        <w:t>Installation and Startup</w:t>
      </w:r>
    </w:p>
    <w:p w14:paraId="2F995C93" w14:textId="77777777" w:rsidR="0015572D" w:rsidRDefault="0015572D" w:rsidP="0015572D">
      <w:pPr>
        <w:pStyle w:val="ListParagraph"/>
        <w:numPr>
          <w:ilvl w:val="0"/>
          <w:numId w:val="1"/>
        </w:numPr>
        <w:spacing w:line="360" w:lineRule="auto"/>
        <w:rPr>
          <w:rFonts w:ascii="Arial" w:hAnsi="Arial" w:cs="Arial"/>
        </w:rPr>
      </w:pPr>
      <w:r>
        <w:rPr>
          <w:rFonts w:ascii="Arial" w:hAnsi="Arial" w:cs="Arial"/>
        </w:rPr>
        <w:t>Defining PSF Properties</w:t>
      </w:r>
    </w:p>
    <w:p w14:paraId="29814E38" w14:textId="77777777" w:rsidR="0015572D" w:rsidRDefault="00E6688A" w:rsidP="0015572D">
      <w:pPr>
        <w:pStyle w:val="ListParagraph"/>
        <w:numPr>
          <w:ilvl w:val="0"/>
          <w:numId w:val="1"/>
        </w:numPr>
        <w:spacing w:line="360" w:lineRule="auto"/>
        <w:rPr>
          <w:rFonts w:ascii="Arial" w:hAnsi="Arial" w:cs="Arial"/>
        </w:rPr>
      </w:pPr>
      <w:r>
        <w:rPr>
          <w:rFonts w:ascii="Arial" w:hAnsi="Arial" w:cs="Arial"/>
        </w:rPr>
        <w:t>User Arguments</w:t>
      </w:r>
    </w:p>
    <w:p w14:paraId="60A27383" w14:textId="77777777" w:rsidR="0015572D" w:rsidRDefault="00E6688A" w:rsidP="0015572D">
      <w:pPr>
        <w:pStyle w:val="ListParagraph"/>
        <w:numPr>
          <w:ilvl w:val="0"/>
          <w:numId w:val="1"/>
        </w:numPr>
        <w:spacing w:line="360" w:lineRule="auto"/>
        <w:rPr>
          <w:rFonts w:ascii="Arial" w:hAnsi="Arial" w:cs="Arial"/>
        </w:rPr>
      </w:pPr>
      <w:r>
        <w:rPr>
          <w:rFonts w:ascii="Arial" w:hAnsi="Arial" w:cs="Arial"/>
        </w:rPr>
        <w:t xml:space="preserve">Creating Simulated Image(s) </w:t>
      </w:r>
    </w:p>
    <w:p w14:paraId="1560C7C7" w14:textId="3CDCE560" w:rsidR="002761B1" w:rsidRDefault="002761B1" w:rsidP="0015572D">
      <w:pPr>
        <w:pStyle w:val="ListParagraph"/>
        <w:numPr>
          <w:ilvl w:val="0"/>
          <w:numId w:val="1"/>
        </w:numPr>
        <w:spacing w:line="360" w:lineRule="auto"/>
        <w:rPr>
          <w:rFonts w:ascii="Arial" w:hAnsi="Arial" w:cs="Arial"/>
        </w:rPr>
      </w:pPr>
      <w:r>
        <w:rPr>
          <w:rFonts w:ascii="Arial" w:hAnsi="Arial" w:cs="Arial"/>
        </w:rPr>
        <w:t>Output</w:t>
      </w:r>
    </w:p>
    <w:p w14:paraId="53365922" w14:textId="77777777" w:rsidR="0015572D" w:rsidRDefault="0015572D" w:rsidP="0015572D">
      <w:pPr>
        <w:pStyle w:val="ListParagraph"/>
        <w:numPr>
          <w:ilvl w:val="0"/>
          <w:numId w:val="1"/>
        </w:numPr>
        <w:spacing w:line="360" w:lineRule="auto"/>
        <w:rPr>
          <w:rFonts w:ascii="Arial" w:hAnsi="Arial" w:cs="Arial"/>
        </w:rPr>
      </w:pPr>
      <w:r>
        <w:rPr>
          <w:rFonts w:ascii="Arial" w:hAnsi="Arial" w:cs="Arial"/>
        </w:rPr>
        <w:t>References</w:t>
      </w:r>
    </w:p>
    <w:p w14:paraId="67064072" w14:textId="77777777" w:rsidR="0015572D" w:rsidRDefault="0015572D" w:rsidP="0015572D">
      <w:pPr>
        <w:spacing w:line="360" w:lineRule="auto"/>
        <w:rPr>
          <w:rFonts w:ascii="Arial" w:hAnsi="Arial" w:cs="Arial"/>
        </w:rPr>
      </w:pPr>
    </w:p>
    <w:p w14:paraId="75E3401C" w14:textId="77777777" w:rsidR="0015572D" w:rsidRDefault="0015572D" w:rsidP="0015572D">
      <w:pPr>
        <w:spacing w:line="360" w:lineRule="auto"/>
        <w:rPr>
          <w:rFonts w:ascii="Arial" w:hAnsi="Arial" w:cs="Arial"/>
        </w:rPr>
      </w:pPr>
    </w:p>
    <w:p w14:paraId="2A1F6530" w14:textId="77777777" w:rsidR="0015572D" w:rsidRDefault="0015572D" w:rsidP="0015572D">
      <w:pPr>
        <w:spacing w:line="360" w:lineRule="auto"/>
        <w:rPr>
          <w:rFonts w:ascii="Arial" w:hAnsi="Arial" w:cs="Arial"/>
        </w:rPr>
      </w:pPr>
    </w:p>
    <w:p w14:paraId="1179B563" w14:textId="77777777" w:rsidR="0015572D" w:rsidRDefault="0015572D" w:rsidP="0015572D">
      <w:pPr>
        <w:spacing w:line="360" w:lineRule="auto"/>
        <w:rPr>
          <w:rFonts w:ascii="Arial" w:hAnsi="Arial" w:cs="Arial"/>
        </w:rPr>
      </w:pPr>
    </w:p>
    <w:p w14:paraId="05304D5E" w14:textId="77777777" w:rsidR="0015572D" w:rsidRDefault="0015572D" w:rsidP="0015572D">
      <w:pPr>
        <w:spacing w:line="360" w:lineRule="auto"/>
        <w:rPr>
          <w:rFonts w:ascii="Arial" w:hAnsi="Arial" w:cs="Arial"/>
        </w:rPr>
      </w:pPr>
    </w:p>
    <w:p w14:paraId="2914BDAE" w14:textId="77777777" w:rsidR="0015572D" w:rsidRDefault="0015572D" w:rsidP="0015572D">
      <w:pPr>
        <w:spacing w:line="360" w:lineRule="auto"/>
        <w:rPr>
          <w:rFonts w:ascii="Arial" w:hAnsi="Arial" w:cs="Arial"/>
        </w:rPr>
      </w:pPr>
    </w:p>
    <w:p w14:paraId="1BBD8E56" w14:textId="77777777" w:rsidR="0015572D" w:rsidRDefault="0015572D" w:rsidP="0015572D">
      <w:pPr>
        <w:spacing w:line="360" w:lineRule="auto"/>
        <w:rPr>
          <w:rFonts w:ascii="Arial" w:hAnsi="Arial" w:cs="Arial"/>
        </w:rPr>
      </w:pPr>
    </w:p>
    <w:p w14:paraId="520A2FB7" w14:textId="77777777" w:rsidR="0015572D" w:rsidRDefault="0015572D" w:rsidP="0015572D">
      <w:pPr>
        <w:spacing w:line="360" w:lineRule="auto"/>
        <w:rPr>
          <w:rFonts w:ascii="Arial" w:hAnsi="Arial" w:cs="Arial"/>
        </w:rPr>
      </w:pPr>
    </w:p>
    <w:p w14:paraId="6BD55B57" w14:textId="77777777" w:rsidR="0015572D" w:rsidRDefault="0015572D" w:rsidP="0015572D">
      <w:pPr>
        <w:spacing w:line="360" w:lineRule="auto"/>
        <w:rPr>
          <w:rFonts w:ascii="Arial" w:hAnsi="Arial" w:cs="Arial"/>
        </w:rPr>
      </w:pPr>
    </w:p>
    <w:p w14:paraId="731E0CF7" w14:textId="77777777" w:rsidR="0015572D" w:rsidRDefault="0015572D" w:rsidP="0015572D">
      <w:pPr>
        <w:spacing w:line="360" w:lineRule="auto"/>
        <w:rPr>
          <w:rFonts w:ascii="Arial" w:hAnsi="Arial" w:cs="Arial"/>
        </w:rPr>
      </w:pPr>
    </w:p>
    <w:p w14:paraId="62E46361" w14:textId="77777777" w:rsidR="0015572D" w:rsidRDefault="0015572D" w:rsidP="0015572D">
      <w:pPr>
        <w:spacing w:line="360" w:lineRule="auto"/>
        <w:rPr>
          <w:rFonts w:ascii="Arial" w:hAnsi="Arial" w:cs="Arial"/>
        </w:rPr>
      </w:pPr>
    </w:p>
    <w:p w14:paraId="6EC55F9F" w14:textId="77777777" w:rsidR="0015572D" w:rsidRDefault="0015572D" w:rsidP="0015572D">
      <w:pPr>
        <w:spacing w:line="360" w:lineRule="auto"/>
        <w:rPr>
          <w:rFonts w:ascii="Arial" w:hAnsi="Arial" w:cs="Arial"/>
        </w:rPr>
      </w:pPr>
    </w:p>
    <w:p w14:paraId="24F2395F" w14:textId="77777777" w:rsidR="0015572D" w:rsidRDefault="0015572D" w:rsidP="0015572D">
      <w:pPr>
        <w:spacing w:line="360" w:lineRule="auto"/>
        <w:rPr>
          <w:rFonts w:ascii="Arial" w:hAnsi="Arial" w:cs="Arial"/>
        </w:rPr>
      </w:pPr>
    </w:p>
    <w:p w14:paraId="7B8FA67C" w14:textId="77777777" w:rsidR="0015572D" w:rsidRDefault="0015572D" w:rsidP="0015572D">
      <w:pPr>
        <w:spacing w:line="360" w:lineRule="auto"/>
        <w:rPr>
          <w:rFonts w:ascii="Arial" w:hAnsi="Arial" w:cs="Arial"/>
        </w:rPr>
      </w:pPr>
    </w:p>
    <w:p w14:paraId="50F2CCFF" w14:textId="77777777" w:rsidR="0015572D" w:rsidRDefault="0015572D" w:rsidP="0015572D">
      <w:pPr>
        <w:spacing w:line="360" w:lineRule="auto"/>
        <w:rPr>
          <w:rFonts w:ascii="Arial" w:hAnsi="Arial" w:cs="Arial"/>
        </w:rPr>
      </w:pPr>
    </w:p>
    <w:p w14:paraId="0DAF267C" w14:textId="77777777" w:rsidR="0015572D" w:rsidRDefault="0015572D" w:rsidP="0015572D">
      <w:pPr>
        <w:spacing w:line="360" w:lineRule="auto"/>
        <w:rPr>
          <w:rFonts w:ascii="Arial" w:hAnsi="Arial" w:cs="Arial"/>
        </w:rPr>
      </w:pPr>
    </w:p>
    <w:p w14:paraId="13642057" w14:textId="77777777" w:rsidR="0015572D" w:rsidRDefault="0015572D" w:rsidP="0015572D">
      <w:pPr>
        <w:spacing w:line="360" w:lineRule="auto"/>
        <w:rPr>
          <w:rFonts w:ascii="Arial" w:hAnsi="Arial" w:cs="Arial"/>
        </w:rPr>
      </w:pPr>
    </w:p>
    <w:p w14:paraId="0339736A" w14:textId="77777777" w:rsidR="0015572D" w:rsidRDefault="0015572D" w:rsidP="0015572D">
      <w:pPr>
        <w:spacing w:line="360" w:lineRule="auto"/>
        <w:rPr>
          <w:rFonts w:ascii="Arial" w:hAnsi="Arial" w:cs="Arial"/>
        </w:rPr>
      </w:pPr>
    </w:p>
    <w:p w14:paraId="4E0D59C3" w14:textId="77777777" w:rsidR="0015572D" w:rsidRDefault="0015572D" w:rsidP="0015572D">
      <w:pPr>
        <w:spacing w:line="360" w:lineRule="auto"/>
        <w:rPr>
          <w:rFonts w:ascii="Arial" w:hAnsi="Arial" w:cs="Arial"/>
        </w:rPr>
      </w:pPr>
    </w:p>
    <w:p w14:paraId="713966C8" w14:textId="77777777" w:rsidR="0015572D" w:rsidRDefault="0015572D" w:rsidP="0015572D">
      <w:pPr>
        <w:spacing w:line="360" w:lineRule="auto"/>
        <w:rPr>
          <w:rFonts w:ascii="Arial" w:hAnsi="Arial" w:cs="Arial"/>
        </w:rPr>
      </w:pPr>
    </w:p>
    <w:p w14:paraId="4228E870" w14:textId="77777777" w:rsidR="0015572D" w:rsidRDefault="0015572D" w:rsidP="0015572D">
      <w:pPr>
        <w:spacing w:line="360" w:lineRule="auto"/>
        <w:rPr>
          <w:rFonts w:ascii="Arial" w:hAnsi="Arial" w:cs="Arial"/>
        </w:rPr>
      </w:pPr>
    </w:p>
    <w:p w14:paraId="3669EC2D" w14:textId="77777777" w:rsidR="0015572D" w:rsidRDefault="0015572D" w:rsidP="0015572D">
      <w:pPr>
        <w:spacing w:line="360" w:lineRule="auto"/>
        <w:rPr>
          <w:rFonts w:ascii="Arial" w:hAnsi="Arial" w:cs="Arial"/>
        </w:rPr>
      </w:pPr>
    </w:p>
    <w:p w14:paraId="18964BDF" w14:textId="77777777" w:rsidR="002F6914" w:rsidRDefault="002F6914" w:rsidP="0015572D">
      <w:pPr>
        <w:spacing w:line="360" w:lineRule="auto"/>
        <w:rPr>
          <w:rFonts w:ascii="Arial" w:hAnsi="Arial" w:cs="Arial"/>
          <w:u w:val="single"/>
        </w:rPr>
      </w:pPr>
    </w:p>
    <w:p w14:paraId="58E97577" w14:textId="77777777" w:rsidR="0015572D" w:rsidRDefault="006F4924" w:rsidP="0015572D">
      <w:pPr>
        <w:spacing w:line="360" w:lineRule="auto"/>
        <w:rPr>
          <w:rFonts w:ascii="Arial" w:hAnsi="Arial" w:cs="Arial"/>
        </w:rPr>
      </w:pPr>
      <w:r>
        <w:rPr>
          <w:rFonts w:ascii="Arial" w:hAnsi="Arial" w:cs="Arial"/>
          <w:u w:val="single"/>
        </w:rPr>
        <w:t xml:space="preserve">1. Downloading “PSF Generator” </w:t>
      </w:r>
      <w:r w:rsidR="0096360A">
        <w:rPr>
          <w:rFonts w:ascii="Arial" w:hAnsi="Arial" w:cs="Arial"/>
          <w:u w:val="single"/>
        </w:rPr>
        <w:t>&amp; “simulate_psf_image”</w:t>
      </w:r>
    </w:p>
    <w:p w14:paraId="0F4C2CB3" w14:textId="77777777" w:rsidR="006F4924" w:rsidRDefault="006F4924" w:rsidP="0015572D">
      <w:pPr>
        <w:spacing w:line="360" w:lineRule="auto"/>
        <w:rPr>
          <w:rFonts w:ascii="Arial" w:hAnsi="Arial" w:cs="Arial"/>
        </w:rPr>
      </w:pPr>
    </w:p>
    <w:p w14:paraId="785B9A07" w14:textId="77777777" w:rsidR="006F4924" w:rsidRDefault="006F4924" w:rsidP="0015572D">
      <w:pPr>
        <w:spacing w:line="360" w:lineRule="auto"/>
        <w:rPr>
          <w:rFonts w:ascii="Arial" w:hAnsi="Arial" w:cs="Arial"/>
        </w:rPr>
      </w:pPr>
      <w:r w:rsidRPr="006F4924">
        <w:rPr>
          <w:rFonts w:ascii="Arial" w:hAnsi="Arial" w:cs="Arial"/>
          <w:b/>
        </w:rPr>
        <w:t>PSF Generator</w:t>
      </w:r>
      <w:r>
        <w:rPr>
          <w:rFonts w:ascii="Arial" w:hAnsi="Arial" w:cs="Arial"/>
        </w:rPr>
        <w:t xml:space="preserve"> is an open-source software package that was created by Kirshner and colleagues </w:t>
      </w:r>
      <w:r>
        <w:rPr>
          <w:rFonts w:ascii="Arial" w:hAnsi="Arial" w:cs="Arial"/>
        </w:rPr>
        <w:fldChar w:fldCharType="begin"/>
      </w:r>
      <w:r>
        <w:rPr>
          <w:rFonts w:ascii="Arial" w:hAnsi="Arial" w:cs="Arial"/>
        </w:rPr>
        <w:instrText xml:space="preserve"> ADDIN EN.CITE &lt;EndNote&gt;&lt;Cite&gt;&lt;Author&gt;KIRSHNER&lt;/Author&gt;&lt;Year&gt;2013&lt;/Year&gt;&lt;IDText&gt;3-D PSF fitting for fluorescence microscopy: implementation and localization application&lt;/IDText&gt;&lt;DisplayText&gt;(1)&lt;/DisplayText&gt;&lt;record&gt;&lt;urls&gt;&lt;related-urls&gt;&lt;url&gt;https://onlinelibrary.wiley.com/doi/abs/10.1111/j.1365-2818.2012.03675.x&lt;/url&gt;&lt;/related-urls&gt;&lt;/urls&gt;&lt;isbn&gt;0022-2720&lt;/isbn&gt;&lt;titles&gt;&lt;title&gt;3-D PSF fitting for fluorescence microscopy: implementation and localization application&lt;/title&gt;&lt;secondary-title&gt;Journal of Microscopy&lt;/secondary-title&gt;&lt;/titles&gt;&lt;pages&gt;13-25&lt;/pages&gt;&lt;number&gt;1&lt;/number&gt;&lt;contributors&gt;&lt;authors&gt;&lt;author&gt;KIRSHNER, H.&lt;/author&gt;&lt;author&gt;AGUET, F.&lt;/author&gt;&lt;author&gt;SAGE, D.&lt;/author&gt;&lt;author&gt;UNSER, M.&lt;/author&gt;&lt;/authors&gt;&lt;/contributors&gt;&lt;added-date format="utc"&gt;1574696130&lt;/added-date&gt;&lt;ref-type name="Journal Article"&gt;17&lt;/ref-type&gt;&lt;dates&gt;&lt;year&gt;2013&lt;/year&gt;&lt;/dates&gt;&lt;rec-number&gt;59&lt;/rec-number&gt;&lt;last-updated-date format="utc"&gt;1574696130&lt;/last-updated-date&gt;&lt;electronic-resource-num&gt;10.1111/j.1365-2818.2012.03675.x&lt;/electronic-resource-num&gt;&lt;volume&gt;249&lt;/volume&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that allows one to generate 3D models of a microscope’s PSF. These models can in turn be used to simulate data collected in epifluorescence microscopy. </w:t>
      </w:r>
    </w:p>
    <w:p w14:paraId="6D30F7ED" w14:textId="77777777" w:rsidR="006F4924" w:rsidRDefault="006F4924" w:rsidP="0015572D">
      <w:pPr>
        <w:spacing w:line="360" w:lineRule="auto"/>
        <w:rPr>
          <w:rFonts w:ascii="Arial" w:hAnsi="Arial" w:cs="Arial"/>
        </w:rPr>
      </w:pPr>
    </w:p>
    <w:p w14:paraId="0AA422D5" w14:textId="77777777" w:rsidR="006F4924" w:rsidRDefault="006F4924" w:rsidP="006F4924">
      <w:pPr>
        <w:spacing w:line="360" w:lineRule="auto"/>
        <w:rPr>
          <w:rFonts w:ascii="Arial" w:hAnsi="Arial" w:cs="Arial"/>
        </w:rPr>
      </w:pPr>
      <w:r w:rsidRPr="006F4924">
        <w:rPr>
          <w:rFonts w:ascii="Arial" w:hAnsi="Arial" w:cs="Arial"/>
        </w:rPr>
        <w:t xml:space="preserve">The package </w:t>
      </w:r>
      <w:r>
        <w:rPr>
          <w:rFonts w:ascii="Arial" w:hAnsi="Arial" w:cs="Arial"/>
        </w:rPr>
        <w:t xml:space="preserve">utilized in this set of scripts is the ‘PSFGenerator.jar’ standalone java application, and </w:t>
      </w:r>
      <w:r w:rsidRPr="006F4924">
        <w:rPr>
          <w:rFonts w:ascii="Arial" w:hAnsi="Arial" w:cs="Arial"/>
        </w:rPr>
        <w:t xml:space="preserve">can be downloaded at the following location: </w:t>
      </w:r>
    </w:p>
    <w:p w14:paraId="55D8EFDD" w14:textId="77777777" w:rsidR="006F4924" w:rsidRDefault="006F4924" w:rsidP="006F4924">
      <w:pPr>
        <w:spacing w:line="360" w:lineRule="auto"/>
        <w:rPr>
          <w:rFonts w:ascii="Arial" w:hAnsi="Arial" w:cs="Arial"/>
        </w:rPr>
      </w:pPr>
    </w:p>
    <w:p w14:paraId="7E76CABF" w14:textId="77777777" w:rsidR="006F4924" w:rsidRDefault="006F4924" w:rsidP="006F4924">
      <w:pPr>
        <w:spacing w:line="360" w:lineRule="auto"/>
        <w:rPr>
          <w:rFonts w:ascii="Arial" w:eastAsia="Times New Roman" w:hAnsi="Arial" w:cs="Arial"/>
        </w:rPr>
      </w:pPr>
      <w:hyperlink r:id="rId5" w:history="1">
        <w:r w:rsidRPr="006F4924">
          <w:rPr>
            <w:rFonts w:ascii="Arial" w:eastAsia="Times New Roman" w:hAnsi="Arial" w:cs="Arial"/>
            <w:color w:val="0000FF"/>
            <w:u w:val="single"/>
          </w:rPr>
          <w:t>http://bigwww.epfl.ch/algorithms/psfgenerator/</w:t>
        </w:r>
      </w:hyperlink>
    </w:p>
    <w:p w14:paraId="2E4CFCF2" w14:textId="77777777" w:rsidR="006F4924" w:rsidRDefault="006F4924" w:rsidP="006F4924">
      <w:pPr>
        <w:spacing w:line="360" w:lineRule="auto"/>
        <w:rPr>
          <w:rFonts w:ascii="Arial" w:eastAsia="Times New Roman" w:hAnsi="Arial" w:cs="Arial"/>
        </w:rPr>
      </w:pPr>
    </w:p>
    <w:p w14:paraId="5A90979F" w14:textId="596D3EC6" w:rsidR="006F4924" w:rsidRDefault="006F4924" w:rsidP="006F4924">
      <w:pPr>
        <w:spacing w:line="360" w:lineRule="auto"/>
        <w:rPr>
          <w:rFonts w:ascii="Arial" w:eastAsia="Times New Roman" w:hAnsi="Arial" w:cs="Arial"/>
        </w:rPr>
      </w:pPr>
      <w:r>
        <w:rPr>
          <w:rFonts w:ascii="Arial" w:eastAsia="Times New Roman" w:hAnsi="Arial" w:cs="Arial"/>
        </w:rPr>
        <w:t>Further instructions on installation are available at the indicated web page, but the exact installation process used is indicated within Section 2 of this document (Installation and Startup).</w:t>
      </w:r>
      <w:r w:rsidR="00F64015">
        <w:rPr>
          <w:rFonts w:ascii="Arial" w:eastAsia="Times New Roman" w:hAnsi="Arial" w:cs="Arial"/>
        </w:rPr>
        <w:t xml:space="preserve"> The developers request that PSF Generator be downloaded from their source and not re-packaged with other software tools.</w:t>
      </w:r>
    </w:p>
    <w:p w14:paraId="78158214" w14:textId="77777777" w:rsidR="00C56A95" w:rsidRDefault="00C56A95" w:rsidP="006F4924">
      <w:pPr>
        <w:spacing w:line="360" w:lineRule="auto"/>
        <w:rPr>
          <w:rFonts w:ascii="Arial" w:eastAsia="Times New Roman" w:hAnsi="Arial" w:cs="Arial"/>
        </w:rPr>
      </w:pPr>
    </w:p>
    <w:p w14:paraId="6C2C38DE" w14:textId="77777777" w:rsidR="00C56A95" w:rsidRDefault="00C56A95" w:rsidP="006F4924">
      <w:pPr>
        <w:spacing w:line="360" w:lineRule="auto"/>
        <w:rPr>
          <w:rFonts w:ascii="Arial" w:eastAsia="Times New Roman" w:hAnsi="Arial" w:cs="Arial"/>
        </w:rPr>
      </w:pPr>
      <w:r>
        <w:rPr>
          <w:rFonts w:ascii="Arial" w:eastAsia="Times New Roman" w:hAnsi="Arial" w:cs="Arial"/>
        </w:rPr>
        <w:t xml:space="preserve">The </w:t>
      </w:r>
      <w:r w:rsidR="0096360A">
        <w:rPr>
          <w:rFonts w:ascii="Arial" w:eastAsia="Times New Roman" w:hAnsi="Arial" w:cs="Arial"/>
        </w:rPr>
        <w:t>‘simulate_psf_image’ package can be downloaded from the Lee Lab GitHub, which can be reached using the following link:</w:t>
      </w:r>
    </w:p>
    <w:p w14:paraId="778E835F" w14:textId="77777777" w:rsidR="0096360A" w:rsidRPr="00F11307" w:rsidRDefault="0096360A" w:rsidP="006F4924">
      <w:pPr>
        <w:spacing w:line="360" w:lineRule="auto"/>
        <w:rPr>
          <w:rFonts w:ascii="Arial" w:eastAsia="Times New Roman" w:hAnsi="Arial" w:cs="Arial"/>
        </w:rPr>
      </w:pPr>
    </w:p>
    <w:p w14:paraId="2DD08223" w14:textId="77777777" w:rsidR="00F11307" w:rsidRPr="00F11307" w:rsidRDefault="00F11307" w:rsidP="00F11307">
      <w:pPr>
        <w:rPr>
          <w:rFonts w:ascii="Arial" w:eastAsia="Times New Roman" w:hAnsi="Arial" w:cs="Arial"/>
        </w:rPr>
      </w:pPr>
      <w:hyperlink r:id="rId6" w:history="1">
        <w:r w:rsidRPr="00F11307">
          <w:rPr>
            <w:rStyle w:val="Hyperlink"/>
            <w:rFonts w:ascii="Arial" w:eastAsia="Times New Roman" w:hAnsi="Arial" w:cs="Arial"/>
          </w:rPr>
          <w:t>https://github.com/recleelab/simulate_psf_image</w:t>
        </w:r>
      </w:hyperlink>
    </w:p>
    <w:p w14:paraId="3152D4EA" w14:textId="415F02D8" w:rsidR="0096360A" w:rsidRPr="00F11307" w:rsidRDefault="0096360A" w:rsidP="006F4924">
      <w:pPr>
        <w:spacing w:line="360" w:lineRule="auto"/>
        <w:rPr>
          <w:rFonts w:ascii="Arial" w:eastAsia="Times New Roman" w:hAnsi="Arial" w:cs="Arial"/>
        </w:rPr>
      </w:pPr>
    </w:p>
    <w:p w14:paraId="51BEE328" w14:textId="77777777" w:rsidR="0096360A" w:rsidRDefault="0096360A" w:rsidP="006F4924">
      <w:pPr>
        <w:spacing w:line="360" w:lineRule="auto"/>
        <w:rPr>
          <w:rFonts w:ascii="Arial" w:eastAsia="Times New Roman" w:hAnsi="Arial" w:cs="Arial"/>
        </w:rPr>
      </w:pPr>
    </w:p>
    <w:p w14:paraId="231D60AE" w14:textId="77777777" w:rsidR="0096360A" w:rsidRDefault="0096360A" w:rsidP="006F4924">
      <w:pPr>
        <w:spacing w:line="360" w:lineRule="auto"/>
        <w:rPr>
          <w:rFonts w:ascii="Arial" w:eastAsia="Times New Roman" w:hAnsi="Arial" w:cs="Arial"/>
        </w:rPr>
      </w:pPr>
      <w:r>
        <w:rPr>
          <w:rFonts w:ascii="Arial" w:eastAsia="Times New Roman" w:hAnsi="Arial" w:cs="Arial"/>
        </w:rPr>
        <w:t xml:space="preserve">The GitHub page has a “clone/download” button which can be used to download a .zip file containing the entirety of this package. </w:t>
      </w:r>
    </w:p>
    <w:p w14:paraId="3912C34F" w14:textId="77777777" w:rsidR="006F4924" w:rsidRDefault="006F4924" w:rsidP="006F4924">
      <w:pPr>
        <w:spacing w:line="360" w:lineRule="auto"/>
        <w:rPr>
          <w:rFonts w:ascii="Arial" w:eastAsia="Times New Roman" w:hAnsi="Arial" w:cs="Arial"/>
        </w:rPr>
      </w:pPr>
    </w:p>
    <w:p w14:paraId="1FDB8E36" w14:textId="77777777" w:rsidR="006F4924" w:rsidRDefault="006F4924" w:rsidP="006F4924">
      <w:pPr>
        <w:spacing w:line="360" w:lineRule="auto"/>
        <w:rPr>
          <w:rFonts w:ascii="Arial" w:eastAsia="Times New Roman" w:hAnsi="Arial" w:cs="Arial"/>
        </w:rPr>
      </w:pPr>
    </w:p>
    <w:p w14:paraId="44EB5F4B" w14:textId="77777777" w:rsidR="006F4924" w:rsidRDefault="006F4924" w:rsidP="006F4924">
      <w:pPr>
        <w:spacing w:line="360" w:lineRule="auto"/>
        <w:rPr>
          <w:rFonts w:ascii="Arial" w:eastAsia="Times New Roman" w:hAnsi="Arial" w:cs="Arial"/>
        </w:rPr>
      </w:pPr>
    </w:p>
    <w:p w14:paraId="14B3AA7F" w14:textId="77777777" w:rsidR="006F4924" w:rsidRDefault="006F4924" w:rsidP="006F4924">
      <w:pPr>
        <w:spacing w:line="360" w:lineRule="auto"/>
        <w:rPr>
          <w:rFonts w:ascii="Arial" w:eastAsia="Times New Roman" w:hAnsi="Arial" w:cs="Arial"/>
        </w:rPr>
      </w:pPr>
    </w:p>
    <w:p w14:paraId="4BA09357" w14:textId="77777777" w:rsidR="006F4924" w:rsidRDefault="006F4924" w:rsidP="006F4924">
      <w:pPr>
        <w:spacing w:line="360" w:lineRule="auto"/>
        <w:rPr>
          <w:rFonts w:ascii="Arial" w:eastAsia="Times New Roman" w:hAnsi="Arial" w:cs="Arial"/>
        </w:rPr>
      </w:pPr>
    </w:p>
    <w:p w14:paraId="331D4658" w14:textId="77777777" w:rsidR="00F11307" w:rsidRDefault="00F11307" w:rsidP="0015572D">
      <w:pPr>
        <w:spacing w:line="360" w:lineRule="auto"/>
        <w:rPr>
          <w:rFonts w:ascii="Arial" w:eastAsia="Times New Roman" w:hAnsi="Arial" w:cs="Arial"/>
        </w:rPr>
      </w:pPr>
    </w:p>
    <w:p w14:paraId="7EBD5637" w14:textId="77777777" w:rsidR="006F4924" w:rsidRDefault="006F4924" w:rsidP="0015572D">
      <w:pPr>
        <w:spacing w:line="360" w:lineRule="auto"/>
        <w:rPr>
          <w:rFonts w:ascii="Arial" w:eastAsia="Times New Roman" w:hAnsi="Arial" w:cs="Arial"/>
        </w:rPr>
      </w:pPr>
      <w:r>
        <w:rPr>
          <w:rFonts w:ascii="Arial" w:eastAsia="Times New Roman" w:hAnsi="Arial" w:cs="Arial"/>
          <w:u w:val="single"/>
        </w:rPr>
        <w:t>2. Installation and Startup</w:t>
      </w:r>
    </w:p>
    <w:p w14:paraId="40A1895F" w14:textId="77777777" w:rsidR="006F4924" w:rsidRDefault="006F4924" w:rsidP="0015572D">
      <w:pPr>
        <w:spacing w:line="360" w:lineRule="auto"/>
        <w:rPr>
          <w:rFonts w:ascii="Arial" w:eastAsia="Times New Roman" w:hAnsi="Arial" w:cs="Arial"/>
        </w:rPr>
      </w:pPr>
    </w:p>
    <w:p w14:paraId="101FD210" w14:textId="77777777" w:rsidR="006F4924" w:rsidRDefault="006F4924" w:rsidP="0015572D">
      <w:pPr>
        <w:spacing w:line="360" w:lineRule="auto"/>
        <w:rPr>
          <w:rFonts w:ascii="Arial" w:eastAsia="Times New Roman" w:hAnsi="Arial" w:cs="Arial"/>
        </w:rPr>
      </w:pPr>
      <w:r>
        <w:rPr>
          <w:rFonts w:ascii="Arial" w:eastAsia="Times New Roman" w:hAnsi="Arial" w:cs="Arial"/>
        </w:rPr>
        <w:t xml:space="preserve">In order for PSF Generator to run, the &lt;jar&gt; file (PSFGenerator.jar) needs to be placed in the java folder of the MATALB application currently installed on your machine. </w:t>
      </w:r>
      <w:r w:rsidR="00D21445">
        <w:rPr>
          <w:rFonts w:ascii="Arial" w:eastAsia="Times New Roman" w:hAnsi="Arial" w:cs="Arial"/>
        </w:rPr>
        <w:t xml:space="preserve">Save the downloaded &lt;jar&gt; file (PSFGenerator.jar) in the java folder of MATLAB. </w:t>
      </w:r>
      <w:r w:rsidR="007C24DC">
        <w:rPr>
          <w:rFonts w:ascii="Arial" w:eastAsia="Times New Roman" w:hAnsi="Arial" w:cs="Arial"/>
        </w:rPr>
        <w:t>Note that you may need admin access to add &lt;jar&gt; files to the MATLAB\&lt;VERSION&gt;\java folder.</w:t>
      </w:r>
    </w:p>
    <w:p w14:paraId="2FCA6D68" w14:textId="77777777" w:rsidR="007C24DC" w:rsidRDefault="007C24DC" w:rsidP="0015572D">
      <w:pPr>
        <w:spacing w:line="360" w:lineRule="auto"/>
        <w:rPr>
          <w:rFonts w:ascii="Arial" w:eastAsia="Times New Roman" w:hAnsi="Arial" w:cs="Arial"/>
        </w:rPr>
      </w:pPr>
    </w:p>
    <w:p w14:paraId="03D3EE1A" w14:textId="77777777" w:rsidR="007C24DC" w:rsidRPr="006F4924" w:rsidRDefault="007C24DC" w:rsidP="0015572D">
      <w:pPr>
        <w:spacing w:line="360" w:lineRule="auto"/>
        <w:rPr>
          <w:rFonts w:ascii="Arial" w:eastAsia="Times New Roman" w:hAnsi="Arial" w:cs="Arial"/>
        </w:rPr>
      </w:pPr>
      <w:r>
        <w:rPr>
          <w:rFonts w:ascii="Arial" w:eastAsia="Times New Roman" w:hAnsi="Arial" w:cs="Arial"/>
        </w:rPr>
        <w:t xml:space="preserve">Once </w:t>
      </w:r>
      <w:r w:rsidR="0096360A">
        <w:rPr>
          <w:rFonts w:ascii="Arial" w:eastAsia="Times New Roman" w:hAnsi="Arial" w:cs="Arial"/>
        </w:rPr>
        <w:t xml:space="preserve">the PSFGenerator.jar has been </w:t>
      </w:r>
      <w:r>
        <w:rPr>
          <w:rFonts w:ascii="Arial" w:eastAsia="Times New Roman" w:hAnsi="Arial" w:cs="Arial"/>
        </w:rPr>
        <w:t>added</w:t>
      </w:r>
      <w:r w:rsidR="0096360A">
        <w:rPr>
          <w:rFonts w:ascii="Arial" w:eastAsia="Times New Roman" w:hAnsi="Arial" w:cs="Arial"/>
        </w:rPr>
        <w:t xml:space="preserve"> to the ‘java’ folder within your current MATLAB version, open up MATLAB</w:t>
      </w:r>
      <w:r>
        <w:rPr>
          <w:rFonts w:ascii="Arial" w:eastAsia="Times New Roman" w:hAnsi="Arial" w:cs="Arial"/>
        </w:rPr>
        <w:t>.</w:t>
      </w:r>
      <w:r w:rsidR="0096360A">
        <w:rPr>
          <w:rFonts w:ascii="Arial" w:eastAsia="Times New Roman" w:hAnsi="Arial" w:cs="Arial"/>
        </w:rPr>
        <w:t xml:space="preserve"> Unzip the ‘simulate_psf_image’ package downloaded from GitHub and copy and paste the ‘simulate_psf_image’ folder</w:t>
      </w:r>
      <w:r w:rsidR="00C56A95">
        <w:rPr>
          <w:rFonts w:ascii="Arial" w:eastAsia="Times New Roman" w:hAnsi="Arial" w:cs="Arial"/>
        </w:rPr>
        <w:t xml:space="preserve"> </w:t>
      </w:r>
      <w:r w:rsidR="0096360A">
        <w:rPr>
          <w:rFonts w:ascii="Arial" w:eastAsia="Times New Roman" w:hAnsi="Arial" w:cs="Arial"/>
        </w:rPr>
        <w:t xml:space="preserve">into the MATLAB folder window. Right click on the folder, navigate to “Add to Path”, and click “Selected Folders and Subfolders”. </w:t>
      </w:r>
      <w:r w:rsidR="007C35DC">
        <w:rPr>
          <w:rFonts w:ascii="Arial" w:eastAsia="Times New Roman" w:hAnsi="Arial" w:cs="Arial"/>
        </w:rPr>
        <w:t>Then navigate into the “simulate_psf_image” directory by double-clicking the “simulate_psf_image” directory within the ‘Current Folder’ window.</w:t>
      </w:r>
    </w:p>
    <w:p w14:paraId="7461FB36" w14:textId="77777777" w:rsidR="006F4924" w:rsidRDefault="006F4924" w:rsidP="0015572D">
      <w:pPr>
        <w:spacing w:line="360" w:lineRule="auto"/>
        <w:rPr>
          <w:rFonts w:ascii="Arial" w:hAnsi="Arial" w:cs="Arial"/>
          <w:u w:val="single"/>
        </w:rPr>
      </w:pPr>
    </w:p>
    <w:p w14:paraId="6DEF476B" w14:textId="77777777" w:rsidR="006F4924" w:rsidRDefault="007C35DC" w:rsidP="0015572D">
      <w:pPr>
        <w:spacing w:line="360" w:lineRule="auto"/>
        <w:rPr>
          <w:rFonts w:ascii="Arial" w:hAnsi="Arial" w:cs="Arial"/>
        </w:rPr>
      </w:pPr>
      <w:r>
        <w:rPr>
          <w:rFonts w:ascii="Arial" w:hAnsi="Arial" w:cs="Arial"/>
        </w:rPr>
        <w:t>Before “simulate_psf_image” can be used, the PSFGenerator.jar package must be added to the current path. To do this via MATLAB’s command window, type the following</w:t>
      </w:r>
      <w:r w:rsidR="00F23356">
        <w:rPr>
          <w:rFonts w:ascii="Arial" w:hAnsi="Arial" w:cs="Arial"/>
        </w:rPr>
        <w:t xml:space="preserve"> (replace bolded version with your own MATLAB version)</w:t>
      </w:r>
      <w:r>
        <w:rPr>
          <w:rFonts w:ascii="Arial" w:hAnsi="Arial" w:cs="Arial"/>
        </w:rPr>
        <w:t xml:space="preserve">: </w:t>
      </w:r>
    </w:p>
    <w:p w14:paraId="0F93B701" w14:textId="77777777" w:rsidR="007C35DC" w:rsidRDefault="007C35DC" w:rsidP="0015572D">
      <w:pPr>
        <w:spacing w:line="360" w:lineRule="auto"/>
        <w:rPr>
          <w:rFonts w:ascii="Arial" w:hAnsi="Arial" w:cs="Arial"/>
        </w:rPr>
      </w:pPr>
    </w:p>
    <w:p w14:paraId="30E060D4" w14:textId="77777777" w:rsidR="007C35DC" w:rsidRDefault="007C35DC" w:rsidP="0015572D">
      <w:pPr>
        <w:spacing w:line="360" w:lineRule="auto"/>
        <w:rPr>
          <w:rFonts w:ascii="Arial" w:hAnsi="Arial" w:cs="Arial"/>
        </w:rPr>
      </w:pPr>
      <w:r>
        <w:rPr>
          <w:rFonts w:ascii="Arial" w:hAnsi="Arial" w:cs="Arial"/>
        </w:rPr>
        <w:t>[WINDOWS]</w:t>
      </w:r>
    </w:p>
    <w:p w14:paraId="2AEF7916" w14:textId="77777777" w:rsidR="007C35DC" w:rsidRDefault="007C35DC" w:rsidP="0015572D">
      <w:pPr>
        <w:spacing w:line="360" w:lineRule="auto"/>
        <w:rPr>
          <w:rFonts w:ascii="Arial" w:hAnsi="Arial" w:cs="Arial"/>
        </w:rPr>
      </w:pPr>
      <w:r>
        <w:rPr>
          <w:rFonts w:ascii="Arial" w:hAnsi="Arial" w:cs="Arial"/>
        </w:rPr>
        <w:t>&gt; javaaddpath(</w:t>
      </w:r>
      <w:r w:rsidR="00924892">
        <w:rPr>
          <w:rFonts w:ascii="Arial" w:hAnsi="Arial" w:cs="Arial"/>
        </w:rPr>
        <w:t>‘C:\Program Files\MATLAB\</w:t>
      </w:r>
      <w:r w:rsidR="00924892" w:rsidRPr="00F23356">
        <w:rPr>
          <w:rFonts w:ascii="Arial" w:hAnsi="Arial" w:cs="Arial"/>
          <w:b/>
        </w:rPr>
        <w:t>R2017b</w:t>
      </w:r>
      <w:r w:rsidR="00924892">
        <w:rPr>
          <w:rFonts w:ascii="Arial" w:hAnsi="Arial" w:cs="Arial"/>
        </w:rPr>
        <w:t>\java\PSFGenerator.jar’)</w:t>
      </w:r>
      <w:r w:rsidR="00F23356">
        <w:rPr>
          <w:rFonts w:ascii="Arial" w:hAnsi="Arial" w:cs="Arial"/>
        </w:rPr>
        <w:t>;</w:t>
      </w:r>
    </w:p>
    <w:p w14:paraId="40051330" w14:textId="77777777" w:rsidR="00924892" w:rsidRDefault="00924892" w:rsidP="0015572D">
      <w:pPr>
        <w:spacing w:line="360" w:lineRule="auto"/>
        <w:rPr>
          <w:rFonts w:ascii="Arial" w:hAnsi="Arial" w:cs="Arial"/>
        </w:rPr>
      </w:pPr>
    </w:p>
    <w:p w14:paraId="1DBDFC3F" w14:textId="77777777" w:rsidR="00924892" w:rsidRDefault="00924892" w:rsidP="0015572D">
      <w:pPr>
        <w:spacing w:line="360" w:lineRule="auto"/>
        <w:rPr>
          <w:rFonts w:ascii="Arial" w:hAnsi="Arial" w:cs="Arial"/>
        </w:rPr>
      </w:pPr>
      <w:r>
        <w:rPr>
          <w:rFonts w:ascii="Arial" w:hAnsi="Arial" w:cs="Arial"/>
        </w:rPr>
        <w:t>[MAC]</w:t>
      </w:r>
    </w:p>
    <w:p w14:paraId="1C82AE44" w14:textId="77777777" w:rsidR="00924892" w:rsidRDefault="00924892" w:rsidP="0015572D">
      <w:pPr>
        <w:spacing w:line="360" w:lineRule="auto"/>
        <w:rPr>
          <w:rFonts w:ascii="Arial" w:hAnsi="Arial" w:cs="Arial"/>
        </w:rPr>
      </w:pPr>
      <w:r>
        <w:rPr>
          <w:rFonts w:ascii="Arial" w:hAnsi="Arial" w:cs="Arial"/>
        </w:rPr>
        <w:t>&gt; javaaddpath(/Applications/</w:t>
      </w:r>
      <w:r w:rsidR="00F23356">
        <w:rPr>
          <w:rFonts w:ascii="Arial" w:hAnsi="Arial" w:cs="Arial"/>
        </w:rPr>
        <w:t>MATLAB_</w:t>
      </w:r>
      <w:r w:rsidR="00F23356" w:rsidRPr="00F23356">
        <w:rPr>
          <w:rFonts w:ascii="Arial" w:hAnsi="Arial" w:cs="Arial"/>
          <w:b/>
        </w:rPr>
        <w:t>R2017b</w:t>
      </w:r>
      <w:r w:rsidR="00F23356">
        <w:rPr>
          <w:rFonts w:ascii="Arial" w:hAnsi="Arial" w:cs="Arial"/>
        </w:rPr>
        <w:t>.</w:t>
      </w:r>
      <w:r w:rsidR="00F23356" w:rsidRPr="00F23356">
        <w:rPr>
          <w:rFonts w:ascii="Arial" w:hAnsi="Arial" w:cs="Arial"/>
        </w:rPr>
        <w:t>app</w:t>
      </w:r>
      <w:r w:rsidR="00F23356">
        <w:rPr>
          <w:rFonts w:ascii="Arial" w:hAnsi="Arial" w:cs="Arial"/>
        </w:rPr>
        <w:t>/java/PSFGenerator.jar);</w:t>
      </w:r>
    </w:p>
    <w:p w14:paraId="5C643514" w14:textId="77777777" w:rsidR="00F23356" w:rsidRDefault="00F23356" w:rsidP="0015572D">
      <w:pPr>
        <w:spacing w:line="360" w:lineRule="auto"/>
        <w:rPr>
          <w:rFonts w:ascii="Arial" w:hAnsi="Arial" w:cs="Arial"/>
        </w:rPr>
      </w:pPr>
    </w:p>
    <w:p w14:paraId="0B5519F5" w14:textId="77777777" w:rsidR="006F4924" w:rsidRPr="00F23356" w:rsidRDefault="006F4924" w:rsidP="0015572D">
      <w:pPr>
        <w:spacing w:line="360" w:lineRule="auto"/>
        <w:rPr>
          <w:rFonts w:ascii="Arial" w:hAnsi="Arial" w:cs="Arial"/>
        </w:rPr>
      </w:pPr>
    </w:p>
    <w:p w14:paraId="5AD18FBD" w14:textId="77777777" w:rsidR="006F4924" w:rsidRDefault="006F4924" w:rsidP="0015572D">
      <w:pPr>
        <w:spacing w:line="360" w:lineRule="auto"/>
        <w:rPr>
          <w:rFonts w:ascii="Arial" w:hAnsi="Arial" w:cs="Arial"/>
          <w:u w:val="single"/>
        </w:rPr>
      </w:pPr>
    </w:p>
    <w:p w14:paraId="3484274B" w14:textId="77777777" w:rsidR="006F4924" w:rsidRDefault="006F4924" w:rsidP="0015572D">
      <w:pPr>
        <w:spacing w:line="360" w:lineRule="auto"/>
        <w:rPr>
          <w:rFonts w:ascii="Arial" w:hAnsi="Arial" w:cs="Arial"/>
          <w:u w:val="single"/>
        </w:rPr>
      </w:pPr>
    </w:p>
    <w:p w14:paraId="4CE435B9" w14:textId="77777777" w:rsidR="006F4924" w:rsidRDefault="006F4924" w:rsidP="0015572D">
      <w:pPr>
        <w:spacing w:line="360" w:lineRule="auto"/>
        <w:rPr>
          <w:rFonts w:ascii="Arial" w:hAnsi="Arial" w:cs="Arial"/>
          <w:u w:val="single"/>
        </w:rPr>
      </w:pPr>
    </w:p>
    <w:p w14:paraId="69EDCD00" w14:textId="77777777" w:rsidR="006F4924" w:rsidRDefault="006F4924" w:rsidP="0015572D">
      <w:pPr>
        <w:spacing w:line="360" w:lineRule="auto"/>
        <w:rPr>
          <w:rFonts w:ascii="Arial" w:hAnsi="Arial" w:cs="Arial"/>
          <w:u w:val="single"/>
        </w:rPr>
      </w:pPr>
    </w:p>
    <w:p w14:paraId="6ACC2061" w14:textId="77777777" w:rsidR="00F64015" w:rsidRDefault="00F64015" w:rsidP="0015572D">
      <w:pPr>
        <w:spacing w:line="360" w:lineRule="auto"/>
        <w:rPr>
          <w:rFonts w:ascii="Arial" w:hAnsi="Arial" w:cs="Arial"/>
          <w:u w:val="single"/>
        </w:rPr>
      </w:pPr>
    </w:p>
    <w:p w14:paraId="0A360494" w14:textId="77777777" w:rsidR="006F4924" w:rsidRDefault="002F6914" w:rsidP="0015572D">
      <w:pPr>
        <w:spacing w:line="360" w:lineRule="auto"/>
        <w:rPr>
          <w:rFonts w:ascii="Arial" w:hAnsi="Arial" w:cs="Arial"/>
        </w:rPr>
      </w:pPr>
      <w:r>
        <w:rPr>
          <w:rFonts w:ascii="Arial" w:hAnsi="Arial" w:cs="Arial"/>
          <w:u w:val="single"/>
        </w:rPr>
        <w:t>3. Defining PSF Properties</w:t>
      </w:r>
    </w:p>
    <w:p w14:paraId="555A4CC6" w14:textId="77777777" w:rsidR="002F6914" w:rsidRDefault="002F6914" w:rsidP="0015572D">
      <w:pPr>
        <w:spacing w:line="360" w:lineRule="auto"/>
        <w:rPr>
          <w:rFonts w:ascii="Arial" w:hAnsi="Arial" w:cs="Arial"/>
        </w:rPr>
      </w:pPr>
    </w:p>
    <w:p w14:paraId="04402BD0" w14:textId="77777777" w:rsidR="002F6914" w:rsidRDefault="002F6914" w:rsidP="0015572D">
      <w:pPr>
        <w:spacing w:line="360" w:lineRule="auto"/>
        <w:rPr>
          <w:rFonts w:ascii="Arial" w:hAnsi="Arial" w:cs="Arial"/>
        </w:rPr>
      </w:pPr>
      <w:r>
        <w:rPr>
          <w:rFonts w:ascii="Arial" w:hAnsi="Arial" w:cs="Arial"/>
        </w:rPr>
        <w:t>The properties defining the Point Spread Function (PSF) model to be constituted by the PSF Generator are set using a &lt;txt&gt; file (‘config.txt’). The original configuration file that is packaged with PSF Generator can be found within the “simulate_psf_image” package. The configuration file used by the Lee Lab for</w:t>
      </w:r>
      <w:r w:rsidR="00C3323B">
        <w:rPr>
          <w:rFonts w:ascii="Arial" w:hAnsi="Arial" w:cs="Arial"/>
        </w:rPr>
        <w:t xml:space="preserve"> creating images</w:t>
      </w:r>
      <w:r>
        <w:rPr>
          <w:rFonts w:ascii="Arial" w:hAnsi="Arial" w:cs="Arial"/>
        </w:rPr>
        <w:t xml:space="preserve"> simulating EGFP-NEMO </w:t>
      </w:r>
      <w:r w:rsidR="00C3323B">
        <w:rPr>
          <w:rFonts w:ascii="Arial" w:hAnsi="Arial" w:cs="Arial"/>
        </w:rPr>
        <w:t xml:space="preserve">complexes in U2OS cells </w:t>
      </w:r>
      <w:r w:rsidR="00C3323B">
        <w:rPr>
          <w:rFonts w:ascii="Arial" w:hAnsi="Arial" w:cs="Arial"/>
        </w:rPr>
        <w:fldChar w:fldCharType="begin"/>
      </w:r>
      <w:r w:rsidR="00C3323B">
        <w:rPr>
          <w:rFonts w:ascii="Arial" w:hAnsi="Arial" w:cs="Arial"/>
        </w:rPr>
        <w:instrText xml:space="preserve"> ADDIN EN.CITE &lt;EndNote&gt;&lt;Cite&gt;&lt;Author&gt;Kowalczyk&lt;/Author&gt;&lt;Year&gt;2019&lt;/Year&gt;&lt;IDText&gt;dNEMO: a tool for quantification of mRNA and punctate structures in time-lapse images of single cells&lt;/IDText&gt;&lt;DisplayText&gt;(2)&lt;/DisplayText&gt;&lt;record&gt;&lt;urls&gt;&lt;related-urls&gt;&lt;url&gt;https://www.biorxiv.org/content/biorxiv/early/2019/11/25/855213.full.pdf&lt;/url&gt;&lt;/related-urls&gt;&lt;/urls&gt;&lt;titles&gt;&lt;title&gt;dNEMO: a tool for quantification of mRNA and punctate structures in time-lapse images of single cells&lt;/title&gt;&lt;secondary-title&gt;bioRxiv&lt;/secondary-title&gt;&lt;/titles&gt;&lt;pages&gt;855213&lt;/pages&gt;&lt;contributors&gt;&lt;authors&gt;&lt;author&gt;Kowalczyk, Gabriel J.&lt;/author&gt;&lt;author&gt;Cruz, J. Agustin&lt;/author&gt;&lt;author&gt;Guo, Yue&lt;/author&gt;&lt;author&gt;Zhang, Qiuhong&lt;/author&gt;&lt;author&gt;Sauerwald, Natalie&lt;/author&gt;&lt;author&gt;Lee, Robin E. C.&lt;/author&gt;&lt;/authors&gt;&lt;/contributors&gt;&lt;added-date format="utc"&gt;1583349304&lt;/added-date&gt;&lt;ref-type name="Journal Article"&gt;17&lt;/ref-type&gt;&lt;dates&gt;&lt;year&gt;2019&lt;/year&gt;&lt;/dates&gt;&lt;rec-number&gt;65&lt;/rec-number&gt;&lt;last-updated-date format="utc"&gt;1583349304&lt;/last-updated-date&gt;&lt;electronic-resource-num&gt;10.1101/855213&lt;/electronic-resource-num&gt;&lt;/record&gt;&lt;/Cite&gt;&lt;/EndNote&gt;</w:instrText>
      </w:r>
      <w:r w:rsidR="00C3323B">
        <w:rPr>
          <w:rFonts w:ascii="Arial" w:hAnsi="Arial" w:cs="Arial"/>
        </w:rPr>
        <w:fldChar w:fldCharType="separate"/>
      </w:r>
      <w:r w:rsidR="00C3323B">
        <w:rPr>
          <w:rFonts w:ascii="Arial" w:hAnsi="Arial" w:cs="Arial"/>
          <w:noProof/>
        </w:rPr>
        <w:t>(2)</w:t>
      </w:r>
      <w:r w:rsidR="00C3323B">
        <w:rPr>
          <w:rFonts w:ascii="Arial" w:hAnsi="Arial" w:cs="Arial"/>
        </w:rPr>
        <w:fldChar w:fldCharType="end"/>
      </w:r>
      <w:r w:rsidR="00C3323B">
        <w:rPr>
          <w:rFonts w:ascii="Arial" w:hAnsi="Arial" w:cs="Arial"/>
        </w:rPr>
        <w:t xml:space="preserve"> is also provided (‘config_NEMO.txt’). Create your own configuration file by updating feature properties in the original configuration file and saving your own copy which best reflects your microscope’s PSF. </w:t>
      </w:r>
    </w:p>
    <w:p w14:paraId="2CDD82E9" w14:textId="77777777" w:rsidR="005C2A83" w:rsidRDefault="005C2A83" w:rsidP="0015572D">
      <w:pPr>
        <w:spacing w:line="360" w:lineRule="auto"/>
        <w:rPr>
          <w:rFonts w:ascii="Arial" w:hAnsi="Arial" w:cs="Arial"/>
        </w:rPr>
      </w:pPr>
    </w:p>
    <w:p w14:paraId="48F3EEE6" w14:textId="77777777" w:rsidR="005C2A83" w:rsidRDefault="005C2A83" w:rsidP="0015572D">
      <w:pPr>
        <w:spacing w:line="360" w:lineRule="auto"/>
        <w:rPr>
          <w:rFonts w:ascii="Arial" w:hAnsi="Arial" w:cs="Arial"/>
        </w:rPr>
      </w:pPr>
    </w:p>
    <w:p w14:paraId="5120C79E" w14:textId="77777777" w:rsidR="005C2A83" w:rsidRDefault="005C2A83" w:rsidP="0015572D">
      <w:pPr>
        <w:spacing w:line="360" w:lineRule="auto"/>
        <w:rPr>
          <w:rFonts w:ascii="Arial" w:hAnsi="Arial" w:cs="Arial"/>
        </w:rPr>
      </w:pPr>
    </w:p>
    <w:p w14:paraId="7196DEF9" w14:textId="77777777" w:rsidR="005C2A83" w:rsidRDefault="005C2A83" w:rsidP="0015572D">
      <w:pPr>
        <w:spacing w:line="360" w:lineRule="auto"/>
        <w:rPr>
          <w:rFonts w:ascii="Arial" w:hAnsi="Arial" w:cs="Arial"/>
        </w:rPr>
      </w:pPr>
    </w:p>
    <w:p w14:paraId="43F4E9D9" w14:textId="77777777" w:rsidR="005C2A83" w:rsidRDefault="005C2A83" w:rsidP="0015572D">
      <w:pPr>
        <w:spacing w:line="360" w:lineRule="auto"/>
        <w:rPr>
          <w:rFonts w:ascii="Arial" w:hAnsi="Arial" w:cs="Arial"/>
        </w:rPr>
      </w:pPr>
    </w:p>
    <w:p w14:paraId="25BBF92F" w14:textId="77777777" w:rsidR="005C2A83" w:rsidRDefault="005C2A83" w:rsidP="0015572D">
      <w:pPr>
        <w:spacing w:line="360" w:lineRule="auto"/>
        <w:rPr>
          <w:rFonts w:ascii="Arial" w:hAnsi="Arial" w:cs="Arial"/>
        </w:rPr>
      </w:pPr>
    </w:p>
    <w:p w14:paraId="37534143" w14:textId="77777777" w:rsidR="005C2A83" w:rsidRDefault="005C2A83" w:rsidP="0015572D">
      <w:pPr>
        <w:spacing w:line="360" w:lineRule="auto"/>
        <w:rPr>
          <w:rFonts w:ascii="Arial" w:hAnsi="Arial" w:cs="Arial"/>
        </w:rPr>
      </w:pPr>
    </w:p>
    <w:p w14:paraId="0FFB823B" w14:textId="77777777" w:rsidR="005C2A83" w:rsidRDefault="005C2A83" w:rsidP="0015572D">
      <w:pPr>
        <w:spacing w:line="360" w:lineRule="auto"/>
        <w:rPr>
          <w:rFonts w:ascii="Arial" w:hAnsi="Arial" w:cs="Arial"/>
        </w:rPr>
      </w:pPr>
    </w:p>
    <w:p w14:paraId="3EBFD193" w14:textId="77777777" w:rsidR="005C2A83" w:rsidRDefault="005C2A83" w:rsidP="0015572D">
      <w:pPr>
        <w:spacing w:line="360" w:lineRule="auto"/>
        <w:rPr>
          <w:rFonts w:ascii="Arial" w:hAnsi="Arial" w:cs="Arial"/>
        </w:rPr>
      </w:pPr>
    </w:p>
    <w:p w14:paraId="5FD7BA75" w14:textId="77777777" w:rsidR="005C2A83" w:rsidRDefault="005C2A83" w:rsidP="0015572D">
      <w:pPr>
        <w:spacing w:line="360" w:lineRule="auto"/>
        <w:rPr>
          <w:rFonts w:ascii="Arial" w:hAnsi="Arial" w:cs="Arial"/>
        </w:rPr>
      </w:pPr>
    </w:p>
    <w:p w14:paraId="72191456" w14:textId="77777777" w:rsidR="005C2A83" w:rsidRDefault="005C2A83" w:rsidP="0015572D">
      <w:pPr>
        <w:spacing w:line="360" w:lineRule="auto"/>
        <w:rPr>
          <w:rFonts w:ascii="Arial" w:hAnsi="Arial" w:cs="Arial"/>
        </w:rPr>
      </w:pPr>
    </w:p>
    <w:p w14:paraId="472E0E6B" w14:textId="77777777" w:rsidR="005C2A83" w:rsidRDefault="005C2A83" w:rsidP="0015572D">
      <w:pPr>
        <w:spacing w:line="360" w:lineRule="auto"/>
        <w:rPr>
          <w:rFonts w:ascii="Arial" w:hAnsi="Arial" w:cs="Arial"/>
        </w:rPr>
      </w:pPr>
    </w:p>
    <w:p w14:paraId="4CEBFD5B" w14:textId="77777777" w:rsidR="005C2A83" w:rsidRDefault="005C2A83" w:rsidP="0015572D">
      <w:pPr>
        <w:spacing w:line="360" w:lineRule="auto"/>
        <w:rPr>
          <w:rFonts w:ascii="Arial" w:hAnsi="Arial" w:cs="Arial"/>
        </w:rPr>
      </w:pPr>
    </w:p>
    <w:p w14:paraId="146367C6" w14:textId="77777777" w:rsidR="005C2A83" w:rsidRDefault="005C2A83" w:rsidP="0015572D">
      <w:pPr>
        <w:spacing w:line="360" w:lineRule="auto"/>
        <w:rPr>
          <w:rFonts w:ascii="Arial" w:hAnsi="Arial" w:cs="Arial"/>
        </w:rPr>
      </w:pPr>
    </w:p>
    <w:p w14:paraId="4490D6FE" w14:textId="77777777" w:rsidR="005C2A83" w:rsidRDefault="005C2A83" w:rsidP="0015572D">
      <w:pPr>
        <w:spacing w:line="360" w:lineRule="auto"/>
        <w:rPr>
          <w:rFonts w:ascii="Arial" w:hAnsi="Arial" w:cs="Arial"/>
        </w:rPr>
      </w:pPr>
    </w:p>
    <w:p w14:paraId="0394B3BB" w14:textId="77777777" w:rsidR="005C2A83" w:rsidRDefault="005C2A83" w:rsidP="0015572D">
      <w:pPr>
        <w:spacing w:line="360" w:lineRule="auto"/>
        <w:rPr>
          <w:rFonts w:ascii="Arial" w:hAnsi="Arial" w:cs="Arial"/>
        </w:rPr>
      </w:pPr>
    </w:p>
    <w:p w14:paraId="7ABFBE29" w14:textId="77777777" w:rsidR="005C2A83" w:rsidRDefault="005C2A83" w:rsidP="0015572D">
      <w:pPr>
        <w:spacing w:line="360" w:lineRule="auto"/>
        <w:rPr>
          <w:rFonts w:ascii="Arial" w:hAnsi="Arial" w:cs="Arial"/>
        </w:rPr>
      </w:pPr>
    </w:p>
    <w:p w14:paraId="28EF11B3" w14:textId="77777777" w:rsidR="005C2A83" w:rsidRDefault="005C2A83" w:rsidP="0015572D">
      <w:pPr>
        <w:spacing w:line="360" w:lineRule="auto"/>
        <w:rPr>
          <w:rFonts w:ascii="Arial" w:hAnsi="Arial" w:cs="Arial"/>
        </w:rPr>
      </w:pPr>
    </w:p>
    <w:p w14:paraId="7686BB98" w14:textId="77777777" w:rsidR="005C2A83" w:rsidRDefault="005C2A83" w:rsidP="0015572D">
      <w:pPr>
        <w:spacing w:line="360" w:lineRule="auto"/>
        <w:rPr>
          <w:rFonts w:ascii="Arial" w:hAnsi="Arial" w:cs="Arial"/>
        </w:rPr>
      </w:pPr>
    </w:p>
    <w:p w14:paraId="29D79F92" w14:textId="77777777" w:rsidR="005C2A83" w:rsidRDefault="005C2A83" w:rsidP="0015572D">
      <w:pPr>
        <w:spacing w:line="360" w:lineRule="auto"/>
        <w:rPr>
          <w:rFonts w:ascii="Arial" w:hAnsi="Arial" w:cs="Arial"/>
        </w:rPr>
      </w:pPr>
    </w:p>
    <w:p w14:paraId="50116680" w14:textId="77777777" w:rsidR="005C2A83" w:rsidRDefault="005C2A83" w:rsidP="0015572D">
      <w:pPr>
        <w:spacing w:line="360" w:lineRule="auto"/>
        <w:rPr>
          <w:rFonts w:ascii="Arial" w:hAnsi="Arial" w:cs="Arial"/>
        </w:rPr>
      </w:pPr>
    </w:p>
    <w:p w14:paraId="46961AC2" w14:textId="77777777" w:rsidR="005C2A83" w:rsidRDefault="005C2A83" w:rsidP="0015572D">
      <w:pPr>
        <w:spacing w:line="360" w:lineRule="auto"/>
        <w:rPr>
          <w:rFonts w:ascii="Arial" w:hAnsi="Arial" w:cs="Arial"/>
        </w:rPr>
      </w:pPr>
    </w:p>
    <w:p w14:paraId="078D71A7" w14:textId="77777777" w:rsidR="005C2A83" w:rsidRDefault="00542CBF" w:rsidP="0015572D">
      <w:pPr>
        <w:spacing w:line="360" w:lineRule="auto"/>
        <w:rPr>
          <w:rFonts w:ascii="Arial" w:hAnsi="Arial" w:cs="Arial"/>
        </w:rPr>
      </w:pPr>
      <w:r>
        <w:rPr>
          <w:rFonts w:ascii="Arial" w:hAnsi="Arial" w:cs="Arial"/>
          <w:u w:val="single"/>
        </w:rPr>
        <w:t>4. User Arguments</w:t>
      </w:r>
    </w:p>
    <w:p w14:paraId="584DB9BB" w14:textId="77777777" w:rsidR="00542CBF" w:rsidRDefault="00542CBF" w:rsidP="0015572D">
      <w:pPr>
        <w:spacing w:line="360" w:lineRule="auto"/>
        <w:rPr>
          <w:rFonts w:ascii="Arial" w:hAnsi="Arial" w:cs="Arial"/>
        </w:rPr>
      </w:pPr>
    </w:p>
    <w:p w14:paraId="38DB1F43" w14:textId="77777777" w:rsidR="00542CBF" w:rsidRDefault="00542CBF" w:rsidP="0015572D">
      <w:pPr>
        <w:spacing w:line="360" w:lineRule="auto"/>
        <w:rPr>
          <w:rFonts w:ascii="Arial" w:hAnsi="Arial" w:cs="Arial"/>
        </w:rPr>
      </w:pPr>
      <w:r>
        <w:rPr>
          <w:rFonts w:ascii="Arial" w:hAnsi="Arial" w:cs="Arial"/>
        </w:rPr>
        <w:t>The main function of the “simulate_psf_image” package is the following script:</w:t>
      </w:r>
    </w:p>
    <w:p w14:paraId="494B2F7F" w14:textId="77777777" w:rsidR="00542CBF" w:rsidRDefault="00542CBF" w:rsidP="0015572D">
      <w:pPr>
        <w:spacing w:line="360" w:lineRule="auto"/>
        <w:rPr>
          <w:rFonts w:ascii="Arial" w:hAnsi="Arial" w:cs="Arial"/>
        </w:rPr>
      </w:pPr>
    </w:p>
    <w:p w14:paraId="6469F307" w14:textId="77777777" w:rsidR="00542CBF" w:rsidRDefault="00542CBF" w:rsidP="0015572D">
      <w:pPr>
        <w:spacing w:line="360" w:lineRule="auto"/>
        <w:rPr>
          <w:rFonts w:ascii="Arial" w:hAnsi="Arial" w:cs="Arial"/>
        </w:rPr>
      </w:pPr>
      <w:r>
        <w:rPr>
          <w:rFonts w:ascii="Arial" w:hAnsi="Arial" w:cs="Arial"/>
        </w:rPr>
        <w:t>&gt; simulate_psf_image.m</w:t>
      </w:r>
    </w:p>
    <w:p w14:paraId="4F9D2FDB" w14:textId="77777777" w:rsidR="00542CBF" w:rsidRDefault="00542CBF" w:rsidP="0015572D">
      <w:pPr>
        <w:spacing w:line="360" w:lineRule="auto"/>
        <w:rPr>
          <w:rFonts w:ascii="Arial" w:hAnsi="Arial" w:cs="Arial"/>
        </w:rPr>
      </w:pPr>
    </w:p>
    <w:p w14:paraId="5C41B601" w14:textId="77777777" w:rsidR="00542CBF" w:rsidRDefault="00542CBF" w:rsidP="0015572D">
      <w:pPr>
        <w:spacing w:line="360" w:lineRule="auto"/>
        <w:rPr>
          <w:rFonts w:ascii="Arial" w:hAnsi="Arial" w:cs="Arial"/>
        </w:rPr>
      </w:pPr>
      <w:r>
        <w:rPr>
          <w:rFonts w:ascii="Arial" w:hAnsi="Arial" w:cs="Arial"/>
        </w:rPr>
        <w:t xml:space="preserve">To run the script, first ensure that PSFGenerator.jar has both (1) been added to the java folder of the MATLAB application (see Section 2) and (2) added to the workplace path using the system-appropriate command (see Section 2). </w:t>
      </w:r>
    </w:p>
    <w:p w14:paraId="5FF02F36" w14:textId="77777777" w:rsidR="00542CBF" w:rsidRDefault="00542CBF" w:rsidP="0015572D">
      <w:pPr>
        <w:spacing w:line="360" w:lineRule="auto"/>
        <w:rPr>
          <w:rFonts w:ascii="Arial" w:hAnsi="Arial" w:cs="Arial"/>
        </w:rPr>
      </w:pPr>
    </w:p>
    <w:p w14:paraId="1C500535" w14:textId="77777777" w:rsidR="00542CBF" w:rsidRDefault="00542CBF" w:rsidP="0015572D">
      <w:pPr>
        <w:spacing w:line="360" w:lineRule="auto"/>
        <w:rPr>
          <w:rFonts w:ascii="Arial" w:hAnsi="Arial" w:cs="Arial"/>
        </w:rPr>
      </w:pPr>
      <w:r>
        <w:rPr>
          <w:rFonts w:ascii="Arial" w:hAnsi="Arial" w:cs="Arial"/>
        </w:rPr>
        <w:t>Before running the script, it is beneficial to examine the user arguments to define the simulated image’s dimensions, PSF, etc. Open the script ‘simulate_psf_image.m’ in the MATLAB editor. User arguments, along with their descriptions, can be found in lines 41—114 of the script. Their descriptions are restated here.</w:t>
      </w:r>
    </w:p>
    <w:p w14:paraId="2C3CBD32" w14:textId="77777777" w:rsidR="00F86E71" w:rsidRDefault="00F86E71" w:rsidP="0015572D">
      <w:pPr>
        <w:spacing w:line="360" w:lineRule="auto"/>
        <w:rPr>
          <w:rFonts w:ascii="Arial" w:hAnsi="Arial" w:cs="Arial"/>
        </w:rPr>
      </w:pPr>
    </w:p>
    <w:p w14:paraId="44E48CE2" w14:textId="78C08D6A" w:rsidR="00542CBF" w:rsidRDefault="00F86E71" w:rsidP="00542CBF">
      <w:pPr>
        <w:pStyle w:val="ListParagraph"/>
        <w:numPr>
          <w:ilvl w:val="0"/>
          <w:numId w:val="2"/>
        </w:numPr>
        <w:spacing w:line="360" w:lineRule="auto"/>
        <w:rPr>
          <w:rFonts w:ascii="Arial" w:hAnsi="Arial" w:cs="Arial"/>
        </w:rPr>
      </w:pPr>
      <w:r>
        <w:rPr>
          <w:rFonts w:ascii="Arial" w:hAnsi="Arial" w:cs="Arial"/>
          <w:b/>
        </w:rPr>
        <w:t>psf_config_filename</w:t>
      </w:r>
      <w:r>
        <w:rPr>
          <w:rFonts w:ascii="Arial" w:hAnsi="Arial" w:cs="Arial"/>
        </w:rPr>
        <w:t xml:space="preserve"> : string containing the filename of the configuration file which should be used to define the PSF (see Section 3, PSFGenerator documentation </w:t>
      </w:r>
      <w:r>
        <w:rPr>
          <w:rFonts w:ascii="Arial" w:hAnsi="Arial" w:cs="Arial"/>
        </w:rPr>
        <w:fldChar w:fldCharType="begin"/>
      </w:r>
      <w:r>
        <w:rPr>
          <w:rFonts w:ascii="Arial" w:hAnsi="Arial" w:cs="Arial"/>
        </w:rPr>
        <w:instrText xml:space="preserve"> ADDIN EN.CITE &lt;EndNote&gt;&lt;Cite&gt;&lt;Author&gt;KIRSHNER&lt;/Author&gt;&lt;Year&gt;2013&lt;/Year&gt;&lt;IDText&gt;3-D PSF fitting for fluorescence microscopy: implementation and localization application&lt;/IDText&gt;&lt;DisplayText&gt;(1)&lt;/DisplayText&gt;&lt;record&gt;&lt;urls&gt;&lt;related-urls&gt;&lt;url&gt;https://onlinelibrary.wiley.com/doi/abs/10.1111/j.1365-2818.2012.03675.x&lt;/url&gt;&lt;/related-urls&gt;&lt;/urls&gt;&lt;titles&gt;&lt;title&gt;3-D PSF fitting for fluorescence microscopy: implementation and localization application&lt;/title&gt;&lt;secondary-title&gt;Journal of Microscopy&lt;/secondary-title&gt;&lt;/titles&gt;&lt;pages&gt;13-25&lt;/pages&gt;&lt;number&gt;1&lt;/number&gt;&lt;contributors&gt;&lt;authors&gt;&lt;author&gt;KIRSHNER, H.&lt;/author&gt;&lt;author&gt;AGUET, F.&lt;/author&gt;&lt;author&gt;SAGE, D.&lt;/author&gt;&lt;author&gt;UNSER, M.&lt;/author&gt;&lt;/authors&gt;&lt;/contributors&gt;&lt;added-date format="utc"&gt;1543501759&lt;/added-date&gt;&lt;ref-type name="Journal Article"&gt;17&lt;/ref-type&gt;&lt;dates&gt;&lt;year&gt;2013&lt;/year&gt;&lt;/dates&gt;&lt;rec-number&gt;8&lt;/rec-number&gt;&lt;last-updated-date format="utc"&gt;1543501759&lt;/last-updated-date&gt;&lt;electronic-resource-num&gt;doi:10.1111/j.1365-2818.2012.03675.x&lt;/electronic-resource-num&gt;&lt;volume&gt;249&lt;/volume&gt;&lt;/record&gt;&lt;/Cite&gt;&lt;/EndNote&gt;</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default ‘config_NEMO.txt’).</w:t>
      </w:r>
    </w:p>
    <w:p w14:paraId="23974226" w14:textId="6515CDEB" w:rsidR="00F86E71" w:rsidRDefault="00F86E71" w:rsidP="00542CBF">
      <w:pPr>
        <w:pStyle w:val="ListParagraph"/>
        <w:numPr>
          <w:ilvl w:val="0"/>
          <w:numId w:val="2"/>
        </w:numPr>
        <w:spacing w:line="360" w:lineRule="auto"/>
        <w:rPr>
          <w:rFonts w:ascii="Arial" w:hAnsi="Arial" w:cs="Arial"/>
        </w:rPr>
      </w:pPr>
      <w:r>
        <w:rPr>
          <w:rFonts w:ascii="Arial" w:hAnsi="Arial" w:cs="Arial"/>
          <w:b/>
        </w:rPr>
        <w:t>psf_config_filepath</w:t>
      </w:r>
      <w:r>
        <w:rPr>
          <w:rFonts w:ascii="Arial" w:hAnsi="Arial" w:cs="Arial"/>
        </w:rPr>
        <w:t xml:space="preserve"> : string containing the filepath where the configuration file can be found on the current system (default current directory).</w:t>
      </w:r>
    </w:p>
    <w:p w14:paraId="0DFE0516" w14:textId="3087275B" w:rsidR="00F86E71" w:rsidRDefault="00F86E71" w:rsidP="00542CBF">
      <w:pPr>
        <w:pStyle w:val="ListParagraph"/>
        <w:numPr>
          <w:ilvl w:val="0"/>
          <w:numId w:val="2"/>
        </w:numPr>
        <w:spacing w:line="360" w:lineRule="auto"/>
        <w:rPr>
          <w:rFonts w:ascii="Arial" w:hAnsi="Arial" w:cs="Arial"/>
        </w:rPr>
      </w:pPr>
      <w:r>
        <w:rPr>
          <w:rFonts w:ascii="Arial" w:hAnsi="Arial" w:cs="Arial"/>
          <w:b/>
        </w:rPr>
        <w:t>image_dimensions</w:t>
      </w:r>
      <w:r>
        <w:rPr>
          <w:rFonts w:ascii="Arial" w:hAnsi="Arial" w:cs="Arial"/>
        </w:rPr>
        <w:t xml:space="preserve"> : vector containing the [X, Y, Z] </w:t>
      </w:r>
      <w:r w:rsidR="00F64015">
        <w:rPr>
          <w:rFonts w:ascii="Arial" w:hAnsi="Arial" w:cs="Arial"/>
        </w:rPr>
        <w:t>measurements</w:t>
      </w:r>
      <w:r>
        <w:rPr>
          <w:rFonts w:ascii="Arial" w:hAnsi="Arial" w:cs="Arial"/>
        </w:rPr>
        <w:t xml:space="preserve"> for the </w:t>
      </w:r>
      <w:r w:rsidR="00F64015">
        <w:rPr>
          <w:rFonts w:ascii="Arial" w:hAnsi="Arial" w:cs="Arial"/>
        </w:rPr>
        <w:t>simulated image in pixels (X, Y) and slices (Z) (default 512, 512, 64).</w:t>
      </w:r>
    </w:p>
    <w:p w14:paraId="57F015F4" w14:textId="6E27FE12" w:rsidR="00F64015" w:rsidRDefault="00F64015" w:rsidP="00542CBF">
      <w:pPr>
        <w:pStyle w:val="ListParagraph"/>
        <w:numPr>
          <w:ilvl w:val="0"/>
          <w:numId w:val="2"/>
        </w:numPr>
        <w:spacing w:line="360" w:lineRule="auto"/>
        <w:rPr>
          <w:rFonts w:ascii="Arial" w:hAnsi="Arial" w:cs="Arial"/>
        </w:rPr>
      </w:pPr>
      <w:r>
        <w:rPr>
          <w:rFonts w:ascii="Arial" w:hAnsi="Arial" w:cs="Arial"/>
          <w:b/>
        </w:rPr>
        <w:t>number_of_signals</w:t>
      </w:r>
      <w:r>
        <w:rPr>
          <w:rFonts w:ascii="Arial" w:hAnsi="Arial" w:cs="Arial"/>
        </w:rPr>
        <w:t xml:space="preserve"> : double value indicating the number of theoretical PSFs to insert into the image (default 1500).</w:t>
      </w:r>
    </w:p>
    <w:p w14:paraId="38C81059" w14:textId="4FFA121D" w:rsidR="00F64015" w:rsidRDefault="00F64015" w:rsidP="00542CBF">
      <w:pPr>
        <w:pStyle w:val="ListParagraph"/>
        <w:numPr>
          <w:ilvl w:val="0"/>
          <w:numId w:val="2"/>
        </w:numPr>
        <w:spacing w:line="360" w:lineRule="auto"/>
        <w:rPr>
          <w:rFonts w:ascii="Arial" w:hAnsi="Arial" w:cs="Arial"/>
        </w:rPr>
      </w:pPr>
      <w:r>
        <w:rPr>
          <w:rFonts w:ascii="Arial" w:hAnsi="Arial" w:cs="Arial"/>
          <w:b/>
        </w:rPr>
        <w:t>lower_int_bound</w:t>
      </w:r>
      <w:r>
        <w:rPr>
          <w:rFonts w:ascii="Arial" w:hAnsi="Arial" w:cs="Arial"/>
        </w:rPr>
        <w:t xml:space="preserve"> : lower bound for intensity manipulation. A random value taken from the distribution [lower_int_bound, 1] will be applied to all values of the PSF. This has the effect of randomly dimming the PSF to some lower bound, with the default being half of the original PSF’s intensity (0.5). </w:t>
      </w:r>
    </w:p>
    <w:p w14:paraId="043DBFF7" w14:textId="1D55769D" w:rsidR="00F64015" w:rsidRDefault="00F64015" w:rsidP="00542CBF">
      <w:pPr>
        <w:pStyle w:val="ListParagraph"/>
        <w:numPr>
          <w:ilvl w:val="0"/>
          <w:numId w:val="2"/>
        </w:numPr>
        <w:spacing w:line="360" w:lineRule="auto"/>
        <w:rPr>
          <w:rFonts w:ascii="Arial" w:hAnsi="Arial" w:cs="Arial"/>
        </w:rPr>
      </w:pPr>
      <w:r>
        <w:rPr>
          <w:rFonts w:ascii="Arial" w:hAnsi="Arial" w:cs="Arial"/>
          <w:b/>
        </w:rPr>
        <w:t>include_cell</w:t>
      </w:r>
      <w:r>
        <w:rPr>
          <w:rFonts w:ascii="Arial" w:hAnsi="Arial" w:cs="Arial"/>
        </w:rPr>
        <w:t xml:space="preserve"> : Boolean value indicating whether to include a polygon in the image which can approximate the cellular background (default True).</w:t>
      </w:r>
    </w:p>
    <w:p w14:paraId="4D06EA40" w14:textId="79D96895" w:rsidR="00F64015" w:rsidRDefault="00F64015" w:rsidP="00542CBF">
      <w:pPr>
        <w:pStyle w:val="ListParagraph"/>
        <w:numPr>
          <w:ilvl w:val="0"/>
          <w:numId w:val="2"/>
        </w:numPr>
        <w:spacing w:line="360" w:lineRule="auto"/>
        <w:rPr>
          <w:rFonts w:ascii="Arial" w:hAnsi="Arial" w:cs="Arial"/>
        </w:rPr>
      </w:pPr>
      <w:r>
        <w:rPr>
          <w:rFonts w:ascii="Arial" w:hAnsi="Arial" w:cs="Arial"/>
          <w:b/>
        </w:rPr>
        <w:t>signals_in_cell_only</w:t>
      </w:r>
      <w:r>
        <w:rPr>
          <w:rFonts w:ascii="Arial" w:hAnsi="Arial" w:cs="Arial"/>
        </w:rPr>
        <w:t xml:space="preserve"> : Boolean value indicating whether PSFs should only be inserted within the bounds of the polygon approximating cellular background (default True)</w:t>
      </w:r>
    </w:p>
    <w:p w14:paraId="7A03AB8E" w14:textId="7DA8DC2B" w:rsidR="00F64015" w:rsidRDefault="00F64015" w:rsidP="00542CBF">
      <w:pPr>
        <w:pStyle w:val="ListParagraph"/>
        <w:numPr>
          <w:ilvl w:val="0"/>
          <w:numId w:val="2"/>
        </w:numPr>
        <w:spacing w:line="360" w:lineRule="auto"/>
        <w:rPr>
          <w:rFonts w:ascii="Arial" w:hAnsi="Arial" w:cs="Arial"/>
        </w:rPr>
      </w:pPr>
      <w:r>
        <w:rPr>
          <w:rFonts w:ascii="Arial" w:hAnsi="Arial" w:cs="Arial"/>
          <w:b/>
        </w:rPr>
        <w:t>noise_range</w:t>
      </w:r>
      <w:r>
        <w:rPr>
          <w:rFonts w:ascii="Arial" w:hAnsi="Arial" w:cs="Arial"/>
        </w:rPr>
        <w:t xml:space="preserve"> : vector of integer values indicating standard deviations of the distributions of Gaussian noise to be applied to copies of the simulated image. These images are saved alongside the original image in the same folder (default [50, 300]).</w:t>
      </w:r>
    </w:p>
    <w:p w14:paraId="7BBC30CB" w14:textId="70BAEA37" w:rsidR="00F64015" w:rsidRDefault="00F64015" w:rsidP="00542CBF">
      <w:pPr>
        <w:pStyle w:val="ListParagraph"/>
        <w:numPr>
          <w:ilvl w:val="0"/>
          <w:numId w:val="2"/>
        </w:numPr>
        <w:spacing w:line="360" w:lineRule="auto"/>
        <w:rPr>
          <w:rFonts w:ascii="Arial" w:hAnsi="Arial" w:cs="Arial"/>
        </w:rPr>
      </w:pPr>
      <w:r>
        <w:rPr>
          <w:rFonts w:ascii="Arial" w:hAnsi="Arial" w:cs="Arial"/>
          <w:b/>
        </w:rPr>
        <w:t>output_filename</w:t>
      </w:r>
      <w:r>
        <w:rPr>
          <w:rFonts w:ascii="Arial" w:hAnsi="Arial" w:cs="Arial"/>
        </w:rPr>
        <w:t xml:space="preserve"> : string indicating what name to save created image(s) under. Default set to empty, wherein a prompt will arise after the user has confirmed to save the simulated image requesting an output filename / location.</w:t>
      </w:r>
    </w:p>
    <w:p w14:paraId="20802FEA" w14:textId="55699709" w:rsidR="00F64015" w:rsidRPr="00542CBF" w:rsidRDefault="00F64015" w:rsidP="00542CBF">
      <w:pPr>
        <w:pStyle w:val="ListParagraph"/>
        <w:numPr>
          <w:ilvl w:val="0"/>
          <w:numId w:val="2"/>
        </w:numPr>
        <w:spacing w:line="360" w:lineRule="auto"/>
        <w:rPr>
          <w:rFonts w:ascii="Arial" w:hAnsi="Arial" w:cs="Arial"/>
        </w:rPr>
      </w:pPr>
      <w:r>
        <w:rPr>
          <w:rFonts w:ascii="Arial" w:hAnsi="Arial" w:cs="Arial"/>
          <w:b/>
        </w:rPr>
        <w:t>output_filepath</w:t>
      </w:r>
      <w:r>
        <w:rPr>
          <w:rFonts w:ascii="Arial" w:hAnsi="Arial" w:cs="Arial"/>
        </w:rPr>
        <w:t xml:space="preserve"> : string </w:t>
      </w:r>
      <w:r>
        <w:rPr>
          <w:rFonts w:ascii="Arial" w:hAnsi="Arial" w:cs="Arial"/>
        </w:rPr>
        <w:t xml:space="preserve">containing the filepath where the </w:t>
      </w:r>
      <w:r>
        <w:rPr>
          <w:rFonts w:ascii="Arial" w:hAnsi="Arial" w:cs="Arial"/>
        </w:rPr>
        <w:t xml:space="preserve">output images should be stored </w:t>
      </w:r>
      <w:r>
        <w:rPr>
          <w:rFonts w:ascii="Arial" w:hAnsi="Arial" w:cs="Arial"/>
        </w:rPr>
        <w:t>(default current directory).</w:t>
      </w:r>
    </w:p>
    <w:p w14:paraId="0EFD90A6" w14:textId="77777777" w:rsidR="006F4924" w:rsidRDefault="006F4924" w:rsidP="0015572D">
      <w:pPr>
        <w:spacing w:line="360" w:lineRule="auto"/>
        <w:rPr>
          <w:rFonts w:ascii="Arial" w:hAnsi="Arial" w:cs="Arial"/>
          <w:u w:val="single"/>
        </w:rPr>
      </w:pPr>
    </w:p>
    <w:p w14:paraId="30A2DBEA" w14:textId="77777777" w:rsidR="006F4924" w:rsidRDefault="006F4924" w:rsidP="0015572D">
      <w:pPr>
        <w:spacing w:line="360" w:lineRule="auto"/>
        <w:rPr>
          <w:rFonts w:ascii="Arial" w:hAnsi="Arial" w:cs="Arial"/>
          <w:u w:val="single"/>
        </w:rPr>
      </w:pPr>
    </w:p>
    <w:p w14:paraId="2732C24F" w14:textId="77777777" w:rsidR="005660E6" w:rsidRDefault="005660E6" w:rsidP="0015572D">
      <w:pPr>
        <w:spacing w:line="360" w:lineRule="auto"/>
        <w:rPr>
          <w:rFonts w:ascii="Arial" w:hAnsi="Arial" w:cs="Arial"/>
          <w:u w:val="single"/>
        </w:rPr>
      </w:pPr>
    </w:p>
    <w:p w14:paraId="61551A5A" w14:textId="77777777" w:rsidR="005660E6" w:rsidRDefault="005660E6" w:rsidP="0015572D">
      <w:pPr>
        <w:spacing w:line="360" w:lineRule="auto"/>
        <w:rPr>
          <w:rFonts w:ascii="Arial" w:hAnsi="Arial" w:cs="Arial"/>
          <w:u w:val="single"/>
        </w:rPr>
      </w:pPr>
    </w:p>
    <w:p w14:paraId="18E0DDBE" w14:textId="77777777" w:rsidR="005660E6" w:rsidRDefault="005660E6" w:rsidP="0015572D">
      <w:pPr>
        <w:spacing w:line="360" w:lineRule="auto"/>
        <w:rPr>
          <w:rFonts w:ascii="Arial" w:hAnsi="Arial" w:cs="Arial"/>
          <w:u w:val="single"/>
        </w:rPr>
      </w:pPr>
    </w:p>
    <w:p w14:paraId="05A77CD9" w14:textId="77777777" w:rsidR="005660E6" w:rsidRDefault="005660E6" w:rsidP="0015572D">
      <w:pPr>
        <w:spacing w:line="360" w:lineRule="auto"/>
        <w:rPr>
          <w:rFonts w:ascii="Arial" w:hAnsi="Arial" w:cs="Arial"/>
          <w:u w:val="single"/>
        </w:rPr>
      </w:pPr>
    </w:p>
    <w:p w14:paraId="056D3480" w14:textId="77777777" w:rsidR="005660E6" w:rsidRDefault="005660E6" w:rsidP="0015572D">
      <w:pPr>
        <w:spacing w:line="360" w:lineRule="auto"/>
        <w:rPr>
          <w:rFonts w:ascii="Arial" w:hAnsi="Arial" w:cs="Arial"/>
          <w:u w:val="single"/>
        </w:rPr>
      </w:pPr>
    </w:p>
    <w:p w14:paraId="4983D7A9" w14:textId="77777777" w:rsidR="005660E6" w:rsidRDefault="005660E6" w:rsidP="0015572D">
      <w:pPr>
        <w:spacing w:line="360" w:lineRule="auto"/>
        <w:rPr>
          <w:rFonts w:ascii="Arial" w:hAnsi="Arial" w:cs="Arial"/>
          <w:u w:val="single"/>
        </w:rPr>
      </w:pPr>
    </w:p>
    <w:p w14:paraId="61F53AF8" w14:textId="77777777" w:rsidR="005660E6" w:rsidRDefault="005660E6" w:rsidP="0015572D">
      <w:pPr>
        <w:spacing w:line="360" w:lineRule="auto"/>
        <w:rPr>
          <w:rFonts w:ascii="Arial" w:hAnsi="Arial" w:cs="Arial"/>
          <w:u w:val="single"/>
        </w:rPr>
      </w:pPr>
    </w:p>
    <w:p w14:paraId="17E42E5D" w14:textId="77777777" w:rsidR="005660E6" w:rsidRDefault="005660E6" w:rsidP="0015572D">
      <w:pPr>
        <w:spacing w:line="360" w:lineRule="auto"/>
        <w:rPr>
          <w:rFonts w:ascii="Arial" w:hAnsi="Arial" w:cs="Arial"/>
          <w:u w:val="single"/>
        </w:rPr>
      </w:pPr>
    </w:p>
    <w:p w14:paraId="27D35956" w14:textId="77777777" w:rsidR="005660E6" w:rsidRDefault="005660E6" w:rsidP="0015572D">
      <w:pPr>
        <w:spacing w:line="360" w:lineRule="auto"/>
        <w:rPr>
          <w:rFonts w:ascii="Arial" w:hAnsi="Arial" w:cs="Arial"/>
          <w:u w:val="single"/>
        </w:rPr>
      </w:pPr>
    </w:p>
    <w:p w14:paraId="721710E1" w14:textId="77777777" w:rsidR="005660E6" w:rsidRDefault="005660E6" w:rsidP="0015572D">
      <w:pPr>
        <w:spacing w:line="360" w:lineRule="auto"/>
        <w:rPr>
          <w:rFonts w:ascii="Arial" w:hAnsi="Arial" w:cs="Arial"/>
          <w:u w:val="single"/>
        </w:rPr>
      </w:pPr>
    </w:p>
    <w:p w14:paraId="79EF835E" w14:textId="77777777" w:rsidR="005660E6" w:rsidRDefault="005660E6" w:rsidP="0015572D">
      <w:pPr>
        <w:spacing w:line="360" w:lineRule="auto"/>
        <w:rPr>
          <w:rFonts w:ascii="Arial" w:hAnsi="Arial" w:cs="Arial"/>
          <w:u w:val="single"/>
        </w:rPr>
      </w:pPr>
    </w:p>
    <w:p w14:paraId="748FA242" w14:textId="77777777" w:rsidR="005660E6" w:rsidRDefault="005660E6" w:rsidP="0015572D">
      <w:pPr>
        <w:spacing w:line="360" w:lineRule="auto"/>
        <w:rPr>
          <w:rFonts w:ascii="Arial" w:hAnsi="Arial" w:cs="Arial"/>
          <w:u w:val="single"/>
        </w:rPr>
      </w:pPr>
    </w:p>
    <w:p w14:paraId="4550BA95" w14:textId="77777777" w:rsidR="005660E6" w:rsidRDefault="005660E6" w:rsidP="0015572D">
      <w:pPr>
        <w:spacing w:line="360" w:lineRule="auto"/>
        <w:rPr>
          <w:rFonts w:ascii="Arial" w:hAnsi="Arial" w:cs="Arial"/>
          <w:u w:val="single"/>
        </w:rPr>
      </w:pPr>
    </w:p>
    <w:p w14:paraId="4512C2AA" w14:textId="77777777" w:rsidR="005660E6" w:rsidRDefault="005660E6" w:rsidP="0015572D">
      <w:pPr>
        <w:spacing w:line="360" w:lineRule="auto"/>
        <w:rPr>
          <w:rFonts w:ascii="Arial" w:hAnsi="Arial" w:cs="Arial"/>
          <w:u w:val="single"/>
        </w:rPr>
      </w:pPr>
    </w:p>
    <w:p w14:paraId="7BC2DA1B" w14:textId="77777777" w:rsidR="005660E6" w:rsidRDefault="005660E6" w:rsidP="0015572D">
      <w:pPr>
        <w:spacing w:line="360" w:lineRule="auto"/>
        <w:rPr>
          <w:rFonts w:ascii="Arial" w:hAnsi="Arial" w:cs="Arial"/>
          <w:u w:val="single"/>
        </w:rPr>
      </w:pPr>
    </w:p>
    <w:p w14:paraId="7D3642A7" w14:textId="77777777" w:rsidR="005660E6" w:rsidRDefault="005660E6" w:rsidP="0015572D">
      <w:pPr>
        <w:spacing w:line="360" w:lineRule="auto"/>
        <w:rPr>
          <w:rFonts w:ascii="Arial" w:hAnsi="Arial" w:cs="Arial"/>
          <w:u w:val="single"/>
        </w:rPr>
      </w:pPr>
    </w:p>
    <w:p w14:paraId="23EC7FFE" w14:textId="77777777" w:rsidR="005660E6" w:rsidRDefault="005660E6" w:rsidP="0015572D">
      <w:pPr>
        <w:spacing w:line="360" w:lineRule="auto"/>
        <w:rPr>
          <w:rFonts w:ascii="Arial" w:hAnsi="Arial" w:cs="Arial"/>
          <w:u w:val="single"/>
        </w:rPr>
      </w:pPr>
    </w:p>
    <w:p w14:paraId="42F7071E" w14:textId="662FD3B8" w:rsidR="005660E6" w:rsidRDefault="004C0A29" w:rsidP="0015572D">
      <w:pPr>
        <w:spacing w:line="360" w:lineRule="auto"/>
        <w:rPr>
          <w:rFonts w:ascii="Arial" w:hAnsi="Arial" w:cs="Arial"/>
        </w:rPr>
      </w:pPr>
      <w:r>
        <w:rPr>
          <w:rFonts w:ascii="Arial" w:hAnsi="Arial" w:cs="Arial"/>
          <w:u w:val="single"/>
        </w:rPr>
        <w:t>5. Creating Simulated Image(s)</w:t>
      </w:r>
    </w:p>
    <w:p w14:paraId="53DA2A03" w14:textId="77777777" w:rsidR="004C0A29" w:rsidRDefault="004C0A29" w:rsidP="0015572D">
      <w:pPr>
        <w:spacing w:line="360" w:lineRule="auto"/>
        <w:rPr>
          <w:rFonts w:ascii="Arial" w:hAnsi="Arial" w:cs="Arial"/>
        </w:rPr>
      </w:pPr>
    </w:p>
    <w:p w14:paraId="738A8BB4" w14:textId="460ECD5E" w:rsidR="004C0A29" w:rsidRDefault="004C0A29" w:rsidP="0015572D">
      <w:pPr>
        <w:spacing w:line="360" w:lineRule="auto"/>
        <w:rPr>
          <w:rFonts w:ascii="Arial" w:hAnsi="Arial" w:cs="Arial"/>
        </w:rPr>
      </w:pPr>
      <w:r>
        <w:rPr>
          <w:rFonts w:ascii="Arial" w:hAnsi="Arial" w:cs="Arial"/>
        </w:rPr>
        <w:t xml:space="preserve">After user arguments have been assigned, </w:t>
      </w:r>
      <w:r w:rsidR="004E6ECE">
        <w:rPr>
          <w:rFonts w:ascii="Arial" w:hAnsi="Arial" w:cs="Arial"/>
        </w:rPr>
        <w:t xml:space="preserve">ensure that </w:t>
      </w:r>
      <w:r w:rsidR="00091353">
        <w:rPr>
          <w:rFonts w:ascii="Arial" w:hAnsi="Arial" w:cs="Arial"/>
        </w:rPr>
        <w:t xml:space="preserve">“simulate_psf_image” is on the current MATLAB path by right-clicking the folder within the ‘Current Folder’ window and selecting ‘Add to Path’ &gt; ‘Selected Folders and Subfolders’. If the prompt ‘Add to Path’ doesn’t appear, the folder is already on the current path. </w:t>
      </w:r>
    </w:p>
    <w:p w14:paraId="72C68CA7" w14:textId="77777777" w:rsidR="00091353" w:rsidRDefault="00091353" w:rsidP="0015572D">
      <w:pPr>
        <w:spacing w:line="360" w:lineRule="auto"/>
        <w:rPr>
          <w:rFonts w:ascii="Arial" w:hAnsi="Arial" w:cs="Arial"/>
        </w:rPr>
      </w:pPr>
    </w:p>
    <w:p w14:paraId="40E95BCD" w14:textId="3F9ED4B6" w:rsidR="00091353" w:rsidRDefault="00091353" w:rsidP="0015572D">
      <w:pPr>
        <w:spacing w:line="360" w:lineRule="auto"/>
        <w:rPr>
          <w:rFonts w:ascii="Arial" w:hAnsi="Arial" w:cs="Arial"/>
        </w:rPr>
      </w:pPr>
      <w:r>
        <w:rPr>
          <w:rFonts w:ascii="Arial" w:hAnsi="Arial" w:cs="Arial"/>
        </w:rPr>
        <w:t>The main script for this package is ‘simulate_psf_image.m’. To run this script, either open the s</w:t>
      </w:r>
      <w:r w:rsidR="00F11307">
        <w:rPr>
          <w:rFonts w:ascii="Arial" w:hAnsi="Arial" w:cs="Arial"/>
        </w:rPr>
        <w:t xml:space="preserve">cript by double-clicking on ‘simulated_psf_image.m’ in the ‘Current Folder’ window and clicking ‘Run’ in the Editor Toolbar, or type ‘simulated_psf_image’ in MATLAB’s Command Window. </w:t>
      </w:r>
    </w:p>
    <w:p w14:paraId="40BA215D" w14:textId="77777777" w:rsidR="00F11307" w:rsidRDefault="00F11307" w:rsidP="0015572D">
      <w:pPr>
        <w:spacing w:line="360" w:lineRule="auto"/>
        <w:rPr>
          <w:rFonts w:ascii="Arial" w:hAnsi="Arial" w:cs="Arial"/>
        </w:rPr>
      </w:pPr>
    </w:p>
    <w:p w14:paraId="4B53217C" w14:textId="42FBA3CB" w:rsidR="00F11307" w:rsidRDefault="00F11307" w:rsidP="0015572D">
      <w:pPr>
        <w:spacing w:line="360" w:lineRule="auto"/>
        <w:rPr>
          <w:rFonts w:ascii="Arial" w:hAnsi="Arial" w:cs="Arial"/>
        </w:rPr>
      </w:pPr>
      <w:r>
        <w:rPr>
          <w:rFonts w:ascii="Arial" w:hAnsi="Arial" w:cs="Arial"/>
        </w:rPr>
        <w:t>The script will accept the user arguments as defined by the user (see Section 4) and create a simulated image containing the theoretical PSFs defined by the configuration file (see Section 3). Once a simulated image made with the user arguments is created, a preview will pop up along with a prompt for the user to continue with the process. If the process is terminated at this point, the user arguments can be adjusted and the script can be run again.</w:t>
      </w:r>
    </w:p>
    <w:p w14:paraId="1214CCA5" w14:textId="77777777" w:rsidR="00F11307" w:rsidRDefault="00F11307" w:rsidP="0015572D">
      <w:pPr>
        <w:spacing w:line="360" w:lineRule="auto"/>
        <w:rPr>
          <w:rFonts w:ascii="Arial" w:hAnsi="Arial" w:cs="Arial"/>
        </w:rPr>
      </w:pPr>
    </w:p>
    <w:p w14:paraId="4AC77205" w14:textId="595813B9" w:rsidR="00F11307" w:rsidRPr="004C0A29" w:rsidRDefault="00F11307" w:rsidP="0015572D">
      <w:pPr>
        <w:spacing w:line="360" w:lineRule="auto"/>
        <w:rPr>
          <w:rFonts w:ascii="Arial" w:hAnsi="Arial" w:cs="Arial"/>
        </w:rPr>
      </w:pPr>
      <w:r>
        <w:rPr>
          <w:rFonts w:ascii="Arial" w:hAnsi="Arial" w:cs="Arial"/>
        </w:rPr>
        <w:t xml:space="preserve">Once accepting the </w:t>
      </w:r>
      <w:r w:rsidR="007A7B2B">
        <w:rPr>
          <w:rFonts w:ascii="Arial" w:hAnsi="Arial" w:cs="Arial"/>
        </w:rPr>
        <w:t>simulated image, the image is written to file. If no output file name / location was indicated in the user arguments, a prompt asking the user for the file name / location will appear. After the simulated image is written to file, copies of the image with noise added to the image will be written to file, so long as the user has defined a set of values for the ‘noise_range’ argument. In addition to the original simulated image and any copies with noise, a mat-file and excel-spreadsheet will be saved containing the PSF coordinates, random intensity scalar value, and user arguments used to create the simulated image(s)</w:t>
      </w:r>
      <w:r w:rsidR="00C54B24">
        <w:rPr>
          <w:rFonts w:ascii="Arial" w:hAnsi="Arial" w:cs="Arial"/>
        </w:rPr>
        <w:t xml:space="preserve"> (see Section 6)</w:t>
      </w:r>
      <w:r w:rsidR="007A7B2B">
        <w:rPr>
          <w:rFonts w:ascii="Arial" w:hAnsi="Arial" w:cs="Arial"/>
        </w:rPr>
        <w:t>.</w:t>
      </w:r>
    </w:p>
    <w:p w14:paraId="72DB6EE8" w14:textId="77777777" w:rsidR="006F4924" w:rsidRPr="007A7B2B" w:rsidRDefault="006F4924" w:rsidP="0015572D">
      <w:pPr>
        <w:spacing w:line="360" w:lineRule="auto"/>
        <w:rPr>
          <w:rFonts w:ascii="Arial" w:hAnsi="Arial" w:cs="Arial"/>
        </w:rPr>
      </w:pPr>
    </w:p>
    <w:p w14:paraId="673A9E62" w14:textId="77777777" w:rsidR="006F4924" w:rsidRDefault="006F4924" w:rsidP="0015572D">
      <w:pPr>
        <w:spacing w:line="360" w:lineRule="auto"/>
        <w:rPr>
          <w:rFonts w:ascii="Arial" w:hAnsi="Arial" w:cs="Arial"/>
          <w:u w:val="single"/>
        </w:rPr>
      </w:pPr>
    </w:p>
    <w:p w14:paraId="4EDB0937" w14:textId="77777777" w:rsidR="006F4924" w:rsidRDefault="006F4924" w:rsidP="0015572D">
      <w:pPr>
        <w:spacing w:line="360" w:lineRule="auto"/>
        <w:rPr>
          <w:rFonts w:ascii="Arial" w:hAnsi="Arial" w:cs="Arial"/>
          <w:u w:val="single"/>
        </w:rPr>
      </w:pPr>
    </w:p>
    <w:p w14:paraId="43FD673C" w14:textId="77777777" w:rsidR="006F4924" w:rsidRDefault="006F4924" w:rsidP="0015572D">
      <w:pPr>
        <w:spacing w:line="360" w:lineRule="auto"/>
        <w:rPr>
          <w:rFonts w:ascii="Arial" w:hAnsi="Arial" w:cs="Arial"/>
          <w:u w:val="single"/>
        </w:rPr>
      </w:pPr>
    </w:p>
    <w:p w14:paraId="6B6E43FB" w14:textId="2BFB23BD" w:rsidR="006F4924" w:rsidRDefault="007A7B2B" w:rsidP="0015572D">
      <w:pPr>
        <w:spacing w:line="360" w:lineRule="auto"/>
        <w:rPr>
          <w:rFonts w:ascii="Arial" w:hAnsi="Arial" w:cs="Arial"/>
        </w:rPr>
      </w:pPr>
      <w:r>
        <w:rPr>
          <w:rFonts w:ascii="Arial" w:hAnsi="Arial" w:cs="Arial"/>
          <w:u w:val="single"/>
        </w:rPr>
        <w:t>6. Output</w:t>
      </w:r>
    </w:p>
    <w:p w14:paraId="5C96E020" w14:textId="77777777" w:rsidR="007A7B2B" w:rsidRDefault="007A7B2B" w:rsidP="0015572D">
      <w:pPr>
        <w:spacing w:line="360" w:lineRule="auto"/>
        <w:rPr>
          <w:rFonts w:ascii="Arial" w:hAnsi="Arial" w:cs="Arial"/>
        </w:rPr>
      </w:pPr>
    </w:p>
    <w:p w14:paraId="23211CFE" w14:textId="6D53A504" w:rsidR="007A7B2B" w:rsidRDefault="00C54B24" w:rsidP="0015572D">
      <w:pPr>
        <w:spacing w:line="360" w:lineRule="auto"/>
        <w:rPr>
          <w:rFonts w:ascii="Arial" w:hAnsi="Arial" w:cs="Arial"/>
        </w:rPr>
      </w:pPr>
      <w:r>
        <w:rPr>
          <w:rFonts w:ascii="Arial" w:hAnsi="Arial" w:cs="Arial"/>
        </w:rPr>
        <w:t>Images / mat-files / excel spreadsheets created using this script package will be saved to their own folder which will contain the following:</w:t>
      </w:r>
    </w:p>
    <w:p w14:paraId="5E47389C" w14:textId="281C45B8" w:rsidR="00C54B24" w:rsidRDefault="00C54B24" w:rsidP="00C54B24">
      <w:pPr>
        <w:pStyle w:val="ListParagraph"/>
        <w:numPr>
          <w:ilvl w:val="0"/>
          <w:numId w:val="2"/>
        </w:numPr>
        <w:spacing w:line="360" w:lineRule="auto"/>
        <w:rPr>
          <w:rFonts w:ascii="Arial" w:hAnsi="Arial" w:cs="Arial"/>
        </w:rPr>
      </w:pPr>
      <w:r>
        <w:rPr>
          <w:rFonts w:ascii="Arial" w:hAnsi="Arial" w:cs="Arial"/>
        </w:rPr>
        <w:t>&lt;FILENAME&gt;.tif : the simulated image without any noise</w:t>
      </w:r>
    </w:p>
    <w:p w14:paraId="6418D7D0" w14:textId="2B21BFC5" w:rsidR="00C54B24" w:rsidRDefault="00C54B24" w:rsidP="00C54B24">
      <w:pPr>
        <w:pStyle w:val="ListParagraph"/>
        <w:numPr>
          <w:ilvl w:val="0"/>
          <w:numId w:val="2"/>
        </w:numPr>
        <w:spacing w:line="360" w:lineRule="auto"/>
        <w:rPr>
          <w:rFonts w:ascii="Arial" w:hAnsi="Arial" w:cs="Arial"/>
        </w:rPr>
      </w:pPr>
      <w:r>
        <w:rPr>
          <w:rFonts w:ascii="Arial" w:hAnsi="Arial" w:cs="Arial"/>
        </w:rPr>
        <w:t>&lt;FILENAME&gt;_NOISE_STD_XX.tif : simulated image with noise (XX = STD)</w:t>
      </w:r>
    </w:p>
    <w:p w14:paraId="7D97298B" w14:textId="22F97F25" w:rsidR="00C54B24" w:rsidRDefault="00C54B24" w:rsidP="00C54B24">
      <w:pPr>
        <w:pStyle w:val="ListParagraph"/>
        <w:numPr>
          <w:ilvl w:val="0"/>
          <w:numId w:val="2"/>
        </w:numPr>
        <w:spacing w:line="360" w:lineRule="auto"/>
        <w:rPr>
          <w:rFonts w:ascii="Arial" w:hAnsi="Arial" w:cs="Arial"/>
        </w:rPr>
      </w:pPr>
      <w:r>
        <w:rPr>
          <w:rFonts w:ascii="Arial" w:hAnsi="Arial" w:cs="Arial"/>
        </w:rPr>
        <w:t>&lt;FILENAME&gt;_INFO.mat : mat-file containing user arguments, PSF insertion coordinates, and intensity values applied to each PSF (randomly assigned prior to insertion into simulated image). Will additionally save coordinates for polygon representing the cell background if that argument was set by the user.</w:t>
      </w:r>
    </w:p>
    <w:p w14:paraId="48C6AF39" w14:textId="3854FB96" w:rsidR="00C54B24" w:rsidRDefault="00C54B24" w:rsidP="00C54B24">
      <w:pPr>
        <w:pStyle w:val="ListParagraph"/>
        <w:numPr>
          <w:ilvl w:val="0"/>
          <w:numId w:val="2"/>
        </w:numPr>
        <w:spacing w:line="360" w:lineRule="auto"/>
        <w:rPr>
          <w:rFonts w:ascii="Arial" w:hAnsi="Arial" w:cs="Arial"/>
        </w:rPr>
      </w:pPr>
      <w:r>
        <w:rPr>
          <w:rFonts w:ascii="Arial" w:hAnsi="Arial" w:cs="Arial"/>
        </w:rPr>
        <w:t>&lt;FILENAME&gt;_INFO.xlsx : excel spreadsheet containing user arguments, PSF insertion coordinates, and intensity values applied to each PSF (randomly assigned prior to insertion into simulated image). Will additionally save coordinates for polygon representing the cell background if that argument was set by the user.</w:t>
      </w:r>
    </w:p>
    <w:p w14:paraId="748F4B9F" w14:textId="77777777" w:rsidR="00C54B24" w:rsidRDefault="00C54B24" w:rsidP="00C54B24">
      <w:pPr>
        <w:spacing w:line="360" w:lineRule="auto"/>
        <w:rPr>
          <w:rFonts w:ascii="Arial" w:hAnsi="Arial" w:cs="Arial"/>
        </w:rPr>
      </w:pPr>
    </w:p>
    <w:p w14:paraId="2F400EF9" w14:textId="77777777" w:rsidR="00C54B24" w:rsidRDefault="00C54B24" w:rsidP="00C54B24">
      <w:pPr>
        <w:spacing w:line="360" w:lineRule="auto"/>
        <w:rPr>
          <w:rFonts w:ascii="Arial" w:hAnsi="Arial" w:cs="Arial"/>
        </w:rPr>
      </w:pPr>
    </w:p>
    <w:p w14:paraId="478B4504" w14:textId="77777777" w:rsidR="00C54B24" w:rsidRDefault="00C54B24" w:rsidP="00C54B24">
      <w:pPr>
        <w:spacing w:line="360" w:lineRule="auto"/>
        <w:rPr>
          <w:rFonts w:ascii="Arial" w:hAnsi="Arial" w:cs="Arial"/>
        </w:rPr>
      </w:pPr>
    </w:p>
    <w:p w14:paraId="44E38D22" w14:textId="77777777" w:rsidR="00C54B24" w:rsidRDefault="00C54B24" w:rsidP="00C54B24">
      <w:pPr>
        <w:spacing w:line="360" w:lineRule="auto"/>
        <w:rPr>
          <w:rFonts w:ascii="Arial" w:hAnsi="Arial" w:cs="Arial"/>
        </w:rPr>
      </w:pPr>
    </w:p>
    <w:p w14:paraId="68AA33A8" w14:textId="77777777" w:rsidR="00C54B24" w:rsidRDefault="00C54B24" w:rsidP="00C54B24">
      <w:pPr>
        <w:spacing w:line="360" w:lineRule="auto"/>
        <w:rPr>
          <w:rFonts w:ascii="Arial" w:hAnsi="Arial" w:cs="Arial"/>
        </w:rPr>
      </w:pPr>
    </w:p>
    <w:p w14:paraId="648C99DB" w14:textId="77777777" w:rsidR="00C54B24" w:rsidRDefault="00C54B24" w:rsidP="00C54B24">
      <w:pPr>
        <w:spacing w:line="360" w:lineRule="auto"/>
        <w:rPr>
          <w:rFonts w:ascii="Arial" w:hAnsi="Arial" w:cs="Arial"/>
        </w:rPr>
      </w:pPr>
    </w:p>
    <w:p w14:paraId="00F760FF" w14:textId="77777777" w:rsidR="00C54B24" w:rsidRDefault="00C54B24" w:rsidP="00C54B24">
      <w:pPr>
        <w:spacing w:line="360" w:lineRule="auto"/>
        <w:rPr>
          <w:rFonts w:ascii="Arial" w:hAnsi="Arial" w:cs="Arial"/>
        </w:rPr>
      </w:pPr>
    </w:p>
    <w:p w14:paraId="2D50C279" w14:textId="77777777" w:rsidR="00C54B24" w:rsidRDefault="00C54B24" w:rsidP="00C54B24">
      <w:pPr>
        <w:spacing w:line="360" w:lineRule="auto"/>
        <w:rPr>
          <w:rFonts w:ascii="Arial" w:hAnsi="Arial" w:cs="Arial"/>
        </w:rPr>
      </w:pPr>
    </w:p>
    <w:p w14:paraId="0E415967" w14:textId="77777777" w:rsidR="00C54B24" w:rsidRDefault="00C54B24" w:rsidP="00C54B24">
      <w:pPr>
        <w:spacing w:line="360" w:lineRule="auto"/>
        <w:rPr>
          <w:rFonts w:ascii="Arial" w:hAnsi="Arial" w:cs="Arial"/>
        </w:rPr>
      </w:pPr>
    </w:p>
    <w:p w14:paraId="7C0F814B" w14:textId="77777777" w:rsidR="00C54B24" w:rsidRDefault="00C54B24" w:rsidP="00C54B24">
      <w:pPr>
        <w:spacing w:line="360" w:lineRule="auto"/>
        <w:rPr>
          <w:rFonts w:ascii="Arial" w:hAnsi="Arial" w:cs="Arial"/>
        </w:rPr>
      </w:pPr>
    </w:p>
    <w:p w14:paraId="79E01DA1" w14:textId="77777777" w:rsidR="00C54B24" w:rsidRDefault="00C54B24" w:rsidP="00C54B24">
      <w:pPr>
        <w:spacing w:line="360" w:lineRule="auto"/>
        <w:rPr>
          <w:rFonts w:ascii="Arial" w:hAnsi="Arial" w:cs="Arial"/>
        </w:rPr>
      </w:pPr>
    </w:p>
    <w:p w14:paraId="25DDA9FE" w14:textId="77777777" w:rsidR="00C54B24" w:rsidRDefault="00C54B24" w:rsidP="00C54B24">
      <w:pPr>
        <w:spacing w:line="360" w:lineRule="auto"/>
        <w:rPr>
          <w:rFonts w:ascii="Arial" w:hAnsi="Arial" w:cs="Arial"/>
        </w:rPr>
      </w:pPr>
    </w:p>
    <w:p w14:paraId="43CF3C88" w14:textId="77777777" w:rsidR="00C54B24" w:rsidRPr="00C54B24" w:rsidRDefault="00C54B24" w:rsidP="00C54B24">
      <w:pPr>
        <w:spacing w:line="360" w:lineRule="auto"/>
        <w:rPr>
          <w:rFonts w:ascii="Arial" w:hAnsi="Arial" w:cs="Arial"/>
        </w:rPr>
      </w:pPr>
    </w:p>
    <w:p w14:paraId="0032F690" w14:textId="77777777" w:rsidR="006F4924" w:rsidRDefault="006F4924" w:rsidP="0015572D">
      <w:pPr>
        <w:spacing w:line="360" w:lineRule="auto"/>
        <w:rPr>
          <w:rFonts w:ascii="Arial" w:hAnsi="Arial" w:cs="Arial"/>
          <w:u w:val="single"/>
        </w:rPr>
      </w:pPr>
    </w:p>
    <w:p w14:paraId="3E29A7E3" w14:textId="77777777" w:rsidR="006F4924" w:rsidRDefault="006F4924" w:rsidP="0015572D">
      <w:pPr>
        <w:spacing w:line="360" w:lineRule="auto"/>
        <w:rPr>
          <w:rFonts w:ascii="Arial" w:hAnsi="Arial" w:cs="Arial"/>
          <w:u w:val="single"/>
        </w:rPr>
      </w:pPr>
    </w:p>
    <w:p w14:paraId="5F1A846F" w14:textId="77777777" w:rsidR="006F4924" w:rsidRDefault="006F4924" w:rsidP="0015572D">
      <w:pPr>
        <w:spacing w:line="360" w:lineRule="auto"/>
        <w:rPr>
          <w:rFonts w:ascii="Arial" w:hAnsi="Arial" w:cs="Arial"/>
          <w:u w:val="single"/>
        </w:rPr>
      </w:pPr>
    </w:p>
    <w:p w14:paraId="17577DCE" w14:textId="646E7EC2" w:rsidR="006F4924" w:rsidRDefault="00C54B24" w:rsidP="0015572D">
      <w:pPr>
        <w:spacing w:line="360" w:lineRule="auto"/>
        <w:rPr>
          <w:rFonts w:ascii="Arial" w:hAnsi="Arial" w:cs="Arial"/>
        </w:rPr>
      </w:pPr>
      <w:r>
        <w:rPr>
          <w:rFonts w:ascii="Arial" w:hAnsi="Arial" w:cs="Arial"/>
          <w:u w:val="single"/>
        </w:rPr>
        <w:t>7</w:t>
      </w:r>
      <w:bookmarkStart w:id="0" w:name="_GoBack"/>
      <w:bookmarkEnd w:id="0"/>
      <w:r w:rsidR="006F4924">
        <w:rPr>
          <w:rFonts w:ascii="Arial" w:hAnsi="Arial" w:cs="Arial"/>
          <w:u w:val="single"/>
        </w:rPr>
        <w:t>. References</w:t>
      </w:r>
    </w:p>
    <w:p w14:paraId="1281F565" w14:textId="77777777" w:rsidR="006F4924" w:rsidRPr="006F4924" w:rsidRDefault="006F4924" w:rsidP="0015572D">
      <w:pPr>
        <w:spacing w:line="360" w:lineRule="auto"/>
        <w:rPr>
          <w:rFonts w:ascii="Arial" w:hAnsi="Arial" w:cs="Arial"/>
        </w:rPr>
      </w:pPr>
    </w:p>
    <w:p w14:paraId="20470383" w14:textId="77777777" w:rsidR="00F86E71" w:rsidRPr="00F86E71" w:rsidRDefault="006F4924" w:rsidP="00F86E71">
      <w:pPr>
        <w:pStyle w:val="EndNoteBibliography"/>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F86E71" w:rsidRPr="00F86E71">
        <w:rPr>
          <w:noProof/>
        </w:rPr>
        <w:t>1.</w:t>
      </w:r>
      <w:r w:rsidR="00F86E71" w:rsidRPr="00F86E71">
        <w:rPr>
          <w:noProof/>
        </w:rPr>
        <w:tab/>
        <w:t>KIRSHNER, H., F. AGUET, D. SAGE, and M. UNSER. 2013. 3-D PSF fitting for fluorescence microscopy: implementation and localization application. Journal of Microscopy 249(1):13-25.</w:t>
      </w:r>
    </w:p>
    <w:p w14:paraId="3E7F5293" w14:textId="77777777" w:rsidR="00F86E71" w:rsidRPr="00F86E71" w:rsidRDefault="00F86E71" w:rsidP="00F86E71">
      <w:pPr>
        <w:pStyle w:val="EndNoteBibliography"/>
        <w:ind w:left="720" w:hanging="720"/>
        <w:rPr>
          <w:noProof/>
        </w:rPr>
      </w:pPr>
      <w:r w:rsidRPr="00F86E71">
        <w:rPr>
          <w:noProof/>
        </w:rPr>
        <w:t>2.</w:t>
      </w:r>
      <w:r w:rsidRPr="00F86E71">
        <w:rPr>
          <w:noProof/>
        </w:rPr>
        <w:tab/>
        <w:t>Kowalczyk, G. J., J. A. Cruz, Y. Guo, Q. Zhang, N. Sauerwald, and R. E. C. Lee. 2019. dNEMO: a tool for quantification of mRNA and punctate structures in time-lapse images of single cells. bioRxiv:855213.</w:t>
      </w:r>
    </w:p>
    <w:p w14:paraId="1D70E426" w14:textId="4755B7F7" w:rsidR="006F4924" w:rsidRPr="006F4924" w:rsidRDefault="006F4924" w:rsidP="0015572D">
      <w:pPr>
        <w:spacing w:line="360" w:lineRule="auto"/>
        <w:rPr>
          <w:rFonts w:ascii="Arial" w:hAnsi="Arial" w:cs="Arial"/>
        </w:rPr>
      </w:pPr>
      <w:r>
        <w:rPr>
          <w:rFonts w:ascii="Arial" w:hAnsi="Arial" w:cs="Arial"/>
        </w:rPr>
        <w:fldChar w:fldCharType="end"/>
      </w:r>
    </w:p>
    <w:sectPr w:rsidR="006F4924" w:rsidRPr="006F4924" w:rsidSect="00F936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A47BE0"/>
    <w:multiLevelType w:val="hybridMultilevel"/>
    <w:tmpl w:val="2F44B18C"/>
    <w:lvl w:ilvl="0" w:tplc="2EFE49C2">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FC1A86"/>
    <w:multiLevelType w:val="hybridMultilevel"/>
    <w:tmpl w:val="27041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phys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61065"/>
    <w:rsid w:val="0006166F"/>
    <w:rsid w:val="00091353"/>
    <w:rsid w:val="00096332"/>
    <w:rsid w:val="0015572D"/>
    <w:rsid w:val="00180973"/>
    <w:rsid w:val="00185BC6"/>
    <w:rsid w:val="001A2E0C"/>
    <w:rsid w:val="001E0977"/>
    <w:rsid w:val="001E1B88"/>
    <w:rsid w:val="00201E8E"/>
    <w:rsid w:val="0023207D"/>
    <w:rsid w:val="002723A7"/>
    <w:rsid w:val="0027512C"/>
    <w:rsid w:val="002761B1"/>
    <w:rsid w:val="002B1AA2"/>
    <w:rsid w:val="002C66FE"/>
    <w:rsid w:val="002F6914"/>
    <w:rsid w:val="0030072C"/>
    <w:rsid w:val="0038520C"/>
    <w:rsid w:val="0039256D"/>
    <w:rsid w:val="003A278E"/>
    <w:rsid w:val="00413790"/>
    <w:rsid w:val="004C0A29"/>
    <w:rsid w:val="004E6ECE"/>
    <w:rsid w:val="004F74DB"/>
    <w:rsid w:val="00542CBF"/>
    <w:rsid w:val="005660E6"/>
    <w:rsid w:val="005C2A83"/>
    <w:rsid w:val="00634596"/>
    <w:rsid w:val="0068755F"/>
    <w:rsid w:val="006B2E7A"/>
    <w:rsid w:val="006D2F1F"/>
    <w:rsid w:val="006F4924"/>
    <w:rsid w:val="0070258F"/>
    <w:rsid w:val="00751506"/>
    <w:rsid w:val="007A0634"/>
    <w:rsid w:val="007A7B2B"/>
    <w:rsid w:val="007C24DC"/>
    <w:rsid w:val="007C35DC"/>
    <w:rsid w:val="007C54EC"/>
    <w:rsid w:val="007E5097"/>
    <w:rsid w:val="00806AC5"/>
    <w:rsid w:val="00837B62"/>
    <w:rsid w:val="00861065"/>
    <w:rsid w:val="00924892"/>
    <w:rsid w:val="009278C0"/>
    <w:rsid w:val="0094269B"/>
    <w:rsid w:val="0096360A"/>
    <w:rsid w:val="00B30100"/>
    <w:rsid w:val="00B703A0"/>
    <w:rsid w:val="00BE596E"/>
    <w:rsid w:val="00BE7628"/>
    <w:rsid w:val="00C00D4A"/>
    <w:rsid w:val="00C0753E"/>
    <w:rsid w:val="00C3323B"/>
    <w:rsid w:val="00C51086"/>
    <w:rsid w:val="00C54B24"/>
    <w:rsid w:val="00C56A95"/>
    <w:rsid w:val="00D21445"/>
    <w:rsid w:val="00D956C3"/>
    <w:rsid w:val="00E10BEB"/>
    <w:rsid w:val="00E30E61"/>
    <w:rsid w:val="00E6688A"/>
    <w:rsid w:val="00E85A6D"/>
    <w:rsid w:val="00EC0C3D"/>
    <w:rsid w:val="00EF3A80"/>
    <w:rsid w:val="00F05AF4"/>
    <w:rsid w:val="00F11307"/>
    <w:rsid w:val="00F13DDE"/>
    <w:rsid w:val="00F23356"/>
    <w:rsid w:val="00F25EE5"/>
    <w:rsid w:val="00F64015"/>
    <w:rsid w:val="00F86E71"/>
    <w:rsid w:val="00F93652"/>
    <w:rsid w:val="00FA04F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49AA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11307"/>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572D"/>
    <w:pPr>
      <w:ind w:left="720"/>
      <w:contextualSpacing/>
    </w:pPr>
    <w:rPr>
      <w:rFonts w:asciiTheme="minorHAnsi" w:hAnsiTheme="minorHAnsi" w:cstheme="minorBidi"/>
    </w:rPr>
  </w:style>
  <w:style w:type="paragraph" w:customStyle="1" w:styleId="EndNoteBibliographyTitle">
    <w:name w:val="EndNote Bibliography Title"/>
    <w:basedOn w:val="Normal"/>
    <w:rsid w:val="006F4924"/>
    <w:pPr>
      <w:jc w:val="center"/>
    </w:pPr>
    <w:rPr>
      <w:rFonts w:ascii="Calibri" w:hAnsi="Calibri" w:cstheme="minorBidi"/>
    </w:rPr>
  </w:style>
  <w:style w:type="paragraph" w:customStyle="1" w:styleId="EndNoteBibliography">
    <w:name w:val="EndNote Bibliography"/>
    <w:basedOn w:val="Normal"/>
    <w:rsid w:val="006F4924"/>
    <w:rPr>
      <w:rFonts w:ascii="Calibri" w:hAnsi="Calibri" w:cstheme="minorBidi"/>
    </w:rPr>
  </w:style>
  <w:style w:type="character" w:styleId="Hyperlink">
    <w:name w:val="Hyperlink"/>
    <w:basedOn w:val="DefaultParagraphFont"/>
    <w:uiPriority w:val="99"/>
    <w:semiHidden/>
    <w:unhideWhenUsed/>
    <w:rsid w:val="006F492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3446026">
      <w:bodyDiv w:val="1"/>
      <w:marLeft w:val="0"/>
      <w:marRight w:val="0"/>
      <w:marTop w:val="0"/>
      <w:marBottom w:val="0"/>
      <w:divBdr>
        <w:top w:val="none" w:sz="0" w:space="0" w:color="auto"/>
        <w:left w:val="none" w:sz="0" w:space="0" w:color="auto"/>
        <w:bottom w:val="none" w:sz="0" w:space="0" w:color="auto"/>
        <w:right w:val="none" w:sz="0" w:space="0" w:color="auto"/>
      </w:divBdr>
    </w:div>
    <w:div w:id="20144539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bigwww.epfl.ch/algorithms/psfgenerator/" TargetMode="External"/><Relationship Id="rId6" Type="http://schemas.openxmlformats.org/officeDocument/2006/relationships/hyperlink" Target="https://github.com/recleelab/simulate_psf_image"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10</Pages>
  <Words>1834</Words>
  <Characters>10460</Characters>
  <Application>Microsoft Macintosh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walczyk, Gabriel</dc:creator>
  <cp:keywords/>
  <dc:description/>
  <cp:lastModifiedBy>Kowalczyk, Gabriel</cp:lastModifiedBy>
  <cp:revision>7</cp:revision>
  <dcterms:created xsi:type="dcterms:W3CDTF">2020-03-04T17:10:00Z</dcterms:created>
  <dcterms:modified xsi:type="dcterms:W3CDTF">2020-03-05T21:58:00Z</dcterms:modified>
</cp:coreProperties>
</file>